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5A357709"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F026E4">
              <w:rPr>
                <w:noProof/>
                <w:webHidden/>
              </w:rPr>
              <w:t>9</w:t>
            </w:r>
            <w:r w:rsidR="000B4CAD">
              <w:rPr>
                <w:noProof/>
                <w:webHidden/>
              </w:rPr>
              <w:fldChar w:fldCharType="end"/>
            </w:r>
          </w:hyperlink>
        </w:p>
        <w:p w14:paraId="4347DC8D" w14:textId="2738B17D" w:rsidR="000B4CAD" w:rsidRDefault="00255983">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F026E4">
              <w:rPr>
                <w:noProof/>
                <w:webHidden/>
              </w:rPr>
              <w:t>9</w:t>
            </w:r>
            <w:r w:rsidR="000B4CAD">
              <w:rPr>
                <w:noProof/>
                <w:webHidden/>
              </w:rPr>
              <w:fldChar w:fldCharType="end"/>
            </w:r>
          </w:hyperlink>
        </w:p>
        <w:p w14:paraId="36E4E6EA" w14:textId="2C85A333" w:rsidR="000B4CAD" w:rsidRDefault="00255983">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F026E4">
              <w:rPr>
                <w:noProof/>
                <w:webHidden/>
              </w:rPr>
              <w:t>10</w:t>
            </w:r>
            <w:r w:rsidR="000B4CAD">
              <w:rPr>
                <w:noProof/>
                <w:webHidden/>
              </w:rPr>
              <w:fldChar w:fldCharType="end"/>
            </w:r>
          </w:hyperlink>
        </w:p>
        <w:p w14:paraId="067B62BF" w14:textId="2354FF03" w:rsidR="000B4CAD" w:rsidRDefault="00255983">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F026E4">
              <w:rPr>
                <w:noProof/>
                <w:webHidden/>
              </w:rPr>
              <w:t>11</w:t>
            </w:r>
            <w:r w:rsidR="000B4CAD">
              <w:rPr>
                <w:noProof/>
                <w:webHidden/>
              </w:rPr>
              <w:fldChar w:fldCharType="end"/>
            </w:r>
          </w:hyperlink>
        </w:p>
        <w:p w14:paraId="4687F4A8" w14:textId="73841A64" w:rsidR="000B4CAD" w:rsidRDefault="00255983">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F026E4">
              <w:rPr>
                <w:noProof/>
                <w:webHidden/>
              </w:rPr>
              <w:t>12</w:t>
            </w:r>
            <w:r w:rsidR="000B4CAD">
              <w:rPr>
                <w:noProof/>
                <w:webHidden/>
              </w:rPr>
              <w:fldChar w:fldCharType="end"/>
            </w:r>
          </w:hyperlink>
        </w:p>
        <w:p w14:paraId="670D0E9C" w14:textId="6F1BB4D5" w:rsidR="000B4CAD" w:rsidRDefault="00255983">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F026E4">
              <w:rPr>
                <w:noProof/>
                <w:webHidden/>
              </w:rPr>
              <w:t>14</w:t>
            </w:r>
            <w:r w:rsidR="000B4CAD">
              <w:rPr>
                <w:noProof/>
                <w:webHidden/>
              </w:rPr>
              <w:fldChar w:fldCharType="end"/>
            </w:r>
          </w:hyperlink>
        </w:p>
        <w:p w14:paraId="6D2929B9" w14:textId="3DE64940" w:rsidR="000B4CAD" w:rsidRDefault="00255983">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5F32A287" w14:textId="4ED2E08D" w:rsidR="000B4CAD" w:rsidRDefault="00255983">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34920CDB" w14:textId="37E6F285" w:rsidR="000B4CAD" w:rsidRDefault="00255983">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6203F20B" w14:textId="61337F9E" w:rsidR="000B4CAD" w:rsidRDefault="00255983">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F026E4">
              <w:rPr>
                <w:noProof/>
                <w:webHidden/>
              </w:rPr>
              <w:t>25</w:t>
            </w:r>
            <w:r w:rsidR="000B4CAD">
              <w:rPr>
                <w:noProof/>
                <w:webHidden/>
              </w:rPr>
              <w:fldChar w:fldCharType="end"/>
            </w:r>
          </w:hyperlink>
        </w:p>
        <w:p w14:paraId="4C696A95" w14:textId="14546174" w:rsidR="000B4CAD" w:rsidRDefault="00255983">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F026E4">
              <w:rPr>
                <w:noProof/>
                <w:webHidden/>
              </w:rPr>
              <w:t>30</w:t>
            </w:r>
            <w:r w:rsidR="000B4CAD">
              <w:rPr>
                <w:noProof/>
                <w:webHidden/>
              </w:rPr>
              <w:fldChar w:fldCharType="end"/>
            </w:r>
          </w:hyperlink>
        </w:p>
        <w:p w14:paraId="032AC720" w14:textId="49A10C3F" w:rsidR="000B4CAD" w:rsidRDefault="00255983">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F026E4">
              <w:rPr>
                <w:noProof/>
                <w:webHidden/>
              </w:rPr>
              <w:t>35</w:t>
            </w:r>
            <w:r w:rsidR="000B4CAD">
              <w:rPr>
                <w:noProof/>
                <w:webHidden/>
              </w:rPr>
              <w:fldChar w:fldCharType="end"/>
            </w:r>
          </w:hyperlink>
        </w:p>
        <w:p w14:paraId="1B25C6CE" w14:textId="1DDDCA6D" w:rsidR="000B4CAD" w:rsidRDefault="00255983">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F026E4">
              <w:rPr>
                <w:noProof/>
                <w:webHidden/>
              </w:rPr>
              <w:t>36</w:t>
            </w:r>
            <w:r w:rsidR="000B4CAD">
              <w:rPr>
                <w:noProof/>
                <w:webHidden/>
              </w:rPr>
              <w:fldChar w:fldCharType="end"/>
            </w:r>
          </w:hyperlink>
        </w:p>
        <w:p w14:paraId="13489ED0" w14:textId="00052A58" w:rsidR="000B4CAD" w:rsidRDefault="00255983">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6401511A" w14:textId="15F784DB" w:rsidR="000B4CAD" w:rsidRDefault="00255983">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21912D7C" w14:textId="00B6170A" w:rsidR="000B4CAD" w:rsidRDefault="00255983">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098C2446" w14:textId="29BE0CBD" w:rsidR="000B4CAD" w:rsidRDefault="00255983">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F026E4">
              <w:rPr>
                <w:noProof/>
                <w:webHidden/>
              </w:rPr>
              <w:t>43</w:t>
            </w:r>
            <w:r w:rsidR="000B4CAD">
              <w:rPr>
                <w:noProof/>
                <w:webHidden/>
              </w:rPr>
              <w:fldChar w:fldCharType="end"/>
            </w:r>
          </w:hyperlink>
        </w:p>
        <w:p w14:paraId="4634ADD9" w14:textId="26427035" w:rsidR="000B4CAD" w:rsidRDefault="00255983">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F026E4">
              <w:rPr>
                <w:noProof/>
                <w:webHidden/>
              </w:rPr>
              <w:t>56</w:t>
            </w:r>
            <w:r w:rsidR="000B4CAD">
              <w:rPr>
                <w:noProof/>
                <w:webHidden/>
              </w:rPr>
              <w:fldChar w:fldCharType="end"/>
            </w:r>
          </w:hyperlink>
        </w:p>
        <w:p w14:paraId="29DC93DF" w14:textId="59B4E750" w:rsidR="000B4CAD" w:rsidRDefault="00255983">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F026E4">
              <w:rPr>
                <w:noProof/>
                <w:webHidden/>
              </w:rPr>
              <w:t>58</w:t>
            </w:r>
            <w:r w:rsidR="000B4CAD">
              <w:rPr>
                <w:noProof/>
                <w:webHidden/>
              </w:rPr>
              <w:fldChar w:fldCharType="end"/>
            </w:r>
          </w:hyperlink>
        </w:p>
        <w:p w14:paraId="77AF0727" w14:textId="698C483F" w:rsidR="000B4CAD" w:rsidRDefault="00255983">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F026E4">
              <w:rPr>
                <w:noProof/>
                <w:webHidden/>
              </w:rPr>
              <w:t>60</w:t>
            </w:r>
            <w:r w:rsidR="000B4CAD">
              <w:rPr>
                <w:noProof/>
                <w:webHidden/>
              </w:rPr>
              <w:fldChar w:fldCharType="end"/>
            </w:r>
          </w:hyperlink>
        </w:p>
        <w:p w14:paraId="53405426" w14:textId="4BF0F9C6" w:rsidR="000B4CAD" w:rsidRDefault="00255983">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F026E4">
              <w:rPr>
                <w:noProof/>
                <w:webHidden/>
              </w:rPr>
              <w:t>61</w:t>
            </w:r>
            <w:r w:rsidR="000B4CAD">
              <w:rPr>
                <w:noProof/>
                <w:webHidden/>
              </w:rPr>
              <w:fldChar w:fldCharType="end"/>
            </w:r>
          </w:hyperlink>
        </w:p>
        <w:p w14:paraId="65E91F60" w14:textId="65E831C5" w:rsidR="000B4CAD" w:rsidRDefault="00255983">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3B65A375" w14:textId="42610075" w:rsidR="000B4CAD" w:rsidRDefault="00255983">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453C8377" w14:textId="058BDC89" w:rsidR="000B4CAD" w:rsidRDefault="00255983">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3D8C3C67" w14:textId="7F28661C" w:rsidR="000B4CAD" w:rsidRDefault="00255983">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F026E4">
              <w:rPr>
                <w:noProof/>
                <w:webHidden/>
              </w:rPr>
              <w:t>64</w:t>
            </w:r>
            <w:r w:rsidR="000B4CAD">
              <w:rPr>
                <w:noProof/>
                <w:webHidden/>
              </w:rPr>
              <w:fldChar w:fldCharType="end"/>
            </w:r>
          </w:hyperlink>
        </w:p>
        <w:p w14:paraId="126254BE" w14:textId="71C5C7E3" w:rsidR="000B4CAD" w:rsidRDefault="00255983">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F026E4">
              <w:rPr>
                <w:noProof/>
                <w:webHidden/>
              </w:rPr>
              <w:t>66</w:t>
            </w:r>
            <w:r w:rsidR="000B4CAD">
              <w:rPr>
                <w:noProof/>
                <w:webHidden/>
              </w:rPr>
              <w:fldChar w:fldCharType="end"/>
            </w:r>
          </w:hyperlink>
        </w:p>
        <w:p w14:paraId="5CC9BBC9" w14:textId="178562E3" w:rsidR="000B4CAD" w:rsidRDefault="00255983">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F026E4">
              <w:rPr>
                <w:noProof/>
                <w:webHidden/>
              </w:rPr>
              <w:t>75</w:t>
            </w:r>
            <w:r w:rsidR="000B4CAD">
              <w:rPr>
                <w:noProof/>
                <w:webHidden/>
              </w:rPr>
              <w:fldChar w:fldCharType="end"/>
            </w:r>
          </w:hyperlink>
        </w:p>
        <w:p w14:paraId="4C9247AA" w14:textId="348AC472" w:rsidR="000B4CAD" w:rsidRDefault="00255983">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F026E4">
              <w:rPr>
                <w:noProof/>
                <w:webHidden/>
              </w:rPr>
              <w:t>78</w:t>
            </w:r>
            <w:r w:rsidR="000B4CAD">
              <w:rPr>
                <w:noProof/>
                <w:webHidden/>
              </w:rPr>
              <w:fldChar w:fldCharType="end"/>
            </w:r>
          </w:hyperlink>
        </w:p>
        <w:p w14:paraId="22D42A83" w14:textId="5D628275" w:rsidR="000B4CAD" w:rsidRDefault="00255983">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406FB0B1" w14:textId="6986BDBE" w:rsidR="000B4CAD" w:rsidRDefault="00255983">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17DA4C9F" w14:textId="2FCC2031" w:rsidR="000B4CAD" w:rsidRDefault="00255983">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7D569C46" w14:textId="5BDDB861" w:rsidR="000B4CAD" w:rsidRDefault="00255983">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F026E4">
              <w:rPr>
                <w:noProof/>
                <w:webHidden/>
              </w:rPr>
              <w:t>83</w:t>
            </w:r>
            <w:r w:rsidR="000B4CAD">
              <w:rPr>
                <w:noProof/>
                <w:webHidden/>
              </w:rPr>
              <w:fldChar w:fldCharType="end"/>
            </w:r>
          </w:hyperlink>
        </w:p>
        <w:p w14:paraId="09701E44" w14:textId="5D426348" w:rsidR="000B4CAD" w:rsidRDefault="00255983">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F026E4">
              <w:rPr>
                <w:noProof/>
                <w:webHidden/>
              </w:rPr>
              <w:t>94</w:t>
            </w:r>
            <w:r w:rsidR="000B4CAD">
              <w:rPr>
                <w:noProof/>
                <w:webHidden/>
              </w:rPr>
              <w:fldChar w:fldCharType="end"/>
            </w:r>
          </w:hyperlink>
        </w:p>
        <w:p w14:paraId="2D45D711" w14:textId="249BD38F" w:rsidR="000B4CAD" w:rsidRDefault="00255983">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F026E4">
              <w:rPr>
                <w:noProof/>
                <w:webHidden/>
              </w:rPr>
              <w:t>95</w:t>
            </w:r>
            <w:r w:rsidR="000B4CAD">
              <w:rPr>
                <w:noProof/>
                <w:webHidden/>
              </w:rPr>
              <w:fldChar w:fldCharType="end"/>
            </w:r>
          </w:hyperlink>
        </w:p>
        <w:p w14:paraId="6B588223" w14:textId="5BF2A5C1" w:rsidR="000B4CAD" w:rsidRDefault="00255983">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F026E4">
              <w:rPr>
                <w:noProof/>
                <w:webHidden/>
              </w:rPr>
              <w:t>95</w:t>
            </w:r>
            <w:r w:rsidR="000B4CAD">
              <w:rPr>
                <w:noProof/>
                <w:webHidden/>
              </w:rPr>
              <w:fldChar w:fldCharType="end"/>
            </w:r>
          </w:hyperlink>
        </w:p>
        <w:p w14:paraId="3D856630" w14:textId="01FC84E8" w:rsidR="000B4CAD" w:rsidRDefault="00255983">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F026E4">
              <w:rPr>
                <w:noProof/>
                <w:webHidden/>
              </w:rPr>
              <w:t>96</w:t>
            </w:r>
            <w:r w:rsidR="000B4CAD">
              <w:rPr>
                <w:noProof/>
                <w:webHidden/>
              </w:rPr>
              <w:fldChar w:fldCharType="end"/>
            </w:r>
          </w:hyperlink>
        </w:p>
        <w:p w14:paraId="41AE0173" w14:textId="01CCEC5A" w:rsidR="000B4CAD" w:rsidRDefault="00255983">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F026E4">
              <w:rPr>
                <w:noProof/>
                <w:webHidden/>
              </w:rPr>
              <w:t>99</w:t>
            </w:r>
            <w:r w:rsidR="000B4CAD">
              <w:rPr>
                <w:noProof/>
                <w:webHidden/>
              </w:rPr>
              <w:fldChar w:fldCharType="end"/>
            </w:r>
          </w:hyperlink>
        </w:p>
        <w:p w14:paraId="4B7A7397" w14:textId="10784799" w:rsidR="000B4CAD" w:rsidRDefault="00255983">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F026E4">
              <w:rPr>
                <w:noProof/>
                <w:webHidden/>
              </w:rPr>
              <w:t>100</w:t>
            </w:r>
            <w:r w:rsidR="000B4CAD">
              <w:rPr>
                <w:noProof/>
                <w:webHidden/>
              </w:rPr>
              <w:fldChar w:fldCharType="end"/>
            </w:r>
          </w:hyperlink>
        </w:p>
        <w:p w14:paraId="33B14764" w14:textId="4EA32E74" w:rsidR="000B4CAD" w:rsidRDefault="00255983">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F026E4">
              <w:rPr>
                <w:noProof/>
                <w:webHidden/>
              </w:rPr>
              <w:t>102</w:t>
            </w:r>
            <w:r w:rsidR="000B4CAD">
              <w:rPr>
                <w:noProof/>
                <w:webHidden/>
              </w:rPr>
              <w:fldChar w:fldCharType="end"/>
            </w:r>
          </w:hyperlink>
        </w:p>
        <w:p w14:paraId="3DBF8BFD" w14:textId="53B4C04C" w:rsidR="000D424C" w:rsidRPr="00452013" w:rsidRDefault="00255983"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F026E4">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13688538"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0A0207">
          <w:rPr>
            <w:noProof/>
            <w:webHidden/>
          </w:rPr>
          <w:t>10</w:t>
        </w:r>
        <w:r w:rsidR="000A0207">
          <w:rPr>
            <w:noProof/>
            <w:webHidden/>
          </w:rPr>
          <w:fldChar w:fldCharType="end"/>
        </w:r>
      </w:hyperlink>
    </w:p>
    <w:p w14:paraId="078FCEF2" w14:textId="1745A916" w:rsidR="000A0207" w:rsidRDefault="00255983" w:rsidP="000A0207">
      <w:pPr>
        <w:pStyle w:val="TableofFigures"/>
        <w:tabs>
          <w:tab w:val="right" w:leader="dot" w:pos="9016"/>
        </w:tabs>
        <w:spacing w:line="360" w:lineRule="auto"/>
        <w:rPr>
          <w:rFonts w:eastAsiaTheme="minorEastAsia"/>
          <w:noProof/>
          <w:lang w:eastAsia="en-IE"/>
        </w:rPr>
      </w:pPr>
      <w:hyperlink w:anchor="_Toc36444924" w:history="1">
        <w:r w:rsidR="000A0207" w:rsidRPr="00446825">
          <w:rPr>
            <w:rStyle w:val="Hyperlink"/>
            <w:noProof/>
          </w:rPr>
          <w:t>Figure 2: Example of instance segmentation (23)</w:t>
        </w:r>
        <w:r w:rsidR="000A0207">
          <w:rPr>
            <w:noProof/>
            <w:webHidden/>
          </w:rPr>
          <w:tab/>
        </w:r>
        <w:r w:rsidR="000A0207">
          <w:rPr>
            <w:noProof/>
            <w:webHidden/>
          </w:rPr>
          <w:fldChar w:fldCharType="begin"/>
        </w:r>
        <w:r w:rsidR="000A0207">
          <w:rPr>
            <w:noProof/>
            <w:webHidden/>
          </w:rPr>
          <w:instrText xml:space="preserve"> PAGEREF _Toc36444924 \h </w:instrText>
        </w:r>
        <w:r w:rsidR="000A0207">
          <w:rPr>
            <w:noProof/>
            <w:webHidden/>
          </w:rPr>
        </w:r>
        <w:r w:rsidR="000A0207">
          <w:rPr>
            <w:noProof/>
            <w:webHidden/>
          </w:rPr>
          <w:fldChar w:fldCharType="separate"/>
        </w:r>
        <w:r w:rsidR="000A0207">
          <w:rPr>
            <w:noProof/>
            <w:webHidden/>
          </w:rPr>
          <w:t>17</w:t>
        </w:r>
        <w:r w:rsidR="000A0207">
          <w:rPr>
            <w:noProof/>
            <w:webHidden/>
          </w:rPr>
          <w:fldChar w:fldCharType="end"/>
        </w:r>
      </w:hyperlink>
    </w:p>
    <w:p w14:paraId="3302D050" w14:textId="2CB9D63E" w:rsidR="000A0207" w:rsidRDefault="00255983" w:rsidP="000A0207">
      <w:pPr>
        <w:pStyle w:val="TableofFigures"/>
        <w:tabs>
          <w:tab w:val="right" w:leader="dot" w:pos="9016"/>
        </w:tabs>
        <w:spacing w:line="360" w:lineRule="auto"/>
        <w:rPr>
          <w:rFonts w:eastAsiaTheme="minorEastAsia"/>
          <w:noProof/>
          <w:lang w:eastAsia="en-IE"/>
        </w:rPr>
      </w:pPr>
      <w:hyperlink w:anchor="_Toc36444925" w:history="1">
        <w:r w:rsidR="000A0207" w:rsidRPr="00446825">
          <w:rPr>
            <w:rStyle w:val="Hyperlink"/>
            <w:noProof/>
          </w:rPr>
          <w:t>Figure 3: Example of object detection (34)</w:t>
        </w:r>
        <w:r w:rsidR="000A0207">
          <w:rPr>
            <w:noProof/>
            <w:webHidden/>
          </w:rPr>
          <w:tab/>
        </w:r>
        <w:r w:rsidR="000A0207">
          <w:rPr>
            <w:noProof/>
            <w:webHidden/>
          </w:rPr>
          <w:fldChar w:fldCharType="begin"/>
        </w:r>
        <w:r w:rsidR="000A0207">
          <w:rPr>
            <w:noProof/>
            <w:webHidden/>
          </w:rPr>
          <w:instrText xml:space="preserve"> PAGEREF _Toc36444925 \h </w:instrText>
        </w:r>
        <w:r w:rsidR="000A0207">
          <w:rPr>
            <w:noProof/>
            <w:webHidden/>
          </w:rPr>
        </w:r>
        <w:r w:rsidR="000A0207">
          <w:rPr>
            <w:noProof/>
            <w:webHidden/>
          </w:rPr>
          <w:fldChar w:fldCharType="separate"/>
        </w:r>
        <w:r w:rsidR="000A0207">
          <w:rPr>
            <w:noProof/>
            <w:webHidden/>
          </w:rPr>
          <w:t>18</w:t>
        </w:r>
        <w:r w:rsidR="000A0207">
          <w:rPr>
            <w:noProof/>
            <w:webHidden/>
          </w:rPr>
          <w:fldChar w:fldCharType="end"/>
        </w:r>
      </w:hyperlink>
    </w:p>
    <w:p w14:paraId="0DFE61F6" w14:textId="20D1ECFD" w:rsidR="000A0207" w:rsidRDefault="00255983" w:rsidP="000A0207">
      <w:pPr>
        <w:pStyle w:val="TableofFigures"/>
        <w:tabs>
          <w:tab w:val="right" w:leader="dot" w:pos="9016"/>
        </w:tabs>
        <w:spacing w:line="360" w:lineRule="auto"/>
        <w:rPr>
          <w:rFonts w:eastAsiaTheme="minorEastAsia"/>
          <w:noProof/>
          <w:lang w:eastAsia="en-IE"/>
        </w:rPr>
      </w:pPr>
      <w:hyperlink w:anchor="_Toc36444926" w:history="1">
        <w:r w:rsidR="000A0207" w:rsidRPr="00446825">
          <w:rPr>
            <w:rStyle w:val="Hyperlink"/>
            <w:noProof/>
          </w:rPr>
          <w:t>Figure 4: Convolutional Neural Network (CNN) layers (24)</w:t>
        </w:r>
        <w:r w:rsidR="000A0207">
          <w:rPr>
            <w:noProof/>
            <w:webHidden/>
          </w:rPr>
          <w:tab/>
        </w:r>
        <w:r w:rsidR="000A0207">
          <w:rPr>
            <w:noProof/>
            <w:webHidden/>
          </w:rPr>
          <w:fldChar w:fldCharType="begin"/>
        </w:r>
        <w:r w:rsidR="000A0207">
          <w:rPr>
            <w:noProof/>
            <w:webHidden/>
          </w:rPr>
          <w:instrText xml:space="preserve"> PAGEREF _Toc36444926 \h </w:instrText>
        </w:r>
        <w:r w:rsidR="000A0207">
          <w:rPr>
            <w:noProof/>
            <w:webHidden/>
          </w:rPr>
        </w:r>
        <w:r w:rsidR="000A0207">
          <w:rPr>
            <w:noProof/>
            <w:webHidden/>
          </w:rPr>
          <w:fldChar w:fldCharType="separate"/>
        </w:r>
        <w:r w:rsidR="000A0207">
          <w:rPr>
            <w:noProof/>
            <w:webHidden/>
          </w:rPr>
          <w:t>20</w:t>
        </w:r>
        <w:r w:rsidR="000A0207">
          <w:rPr>
            <w:noProof/>
            <w:webHidden/>
          </w:rPr>
          <w:fldChar w:fldCharType="end"/>
        </w:r>
      </w:hyperlink>
    </w:p>
    <w:p w14:paraId="7300C61F" w14:textId="4632A85C" w:rsidR="000A0207" w:rsidRDefault="00255983" w:rsidP="000A0207">
      <w:pPr>
        <w:pStyle w:val="TableofFigures"/>
        <w:tabs>
          <w:tab w:val="right" w:leader="dot" w:pos="9016"/>
        </w:tabs>
        <w:spacing w:line="360" w:lineRule="auto"/>
        <w:rPr>
          <w:rFonts w:eastAsiaTheme="minorEastAsia"/>
          <w:noProof/>
          <w:lang w:eastAsia="en-IE"/>
        </w:rPr>
      </w:pPr>
      <w:hyperlink w:anchor="_Toc36444927" w:history="1">
        <w:r w:rsidR="000A0207" w:rsidRPr="00446825">
          <w:rPr>
            <w:rStyle w:val="Hyperlink"/>
            <w:noProof/>
          </w:rPr>
          <w:t>Figure 5: Diagram showing MobileNetv2 layers (39)</w:t>
        </w:r>
        <w:r w:rsidR="000A0207">
          <w:rPr>
            <w:noProof/>
            <w:webHidden/>
          </w:rPr>
          <w:tab/>
        </w:r>
        <w:r w:rsidR="000A0207">
          <w:rPr>
            <w:noProof/>
            <w:webHidden/>
          </w:rPr>
          <w:fldChar w:fldCharType="begin"/>
        </w:r>
        <w:r w:rsidR="000A0207">
          <w:rPr>
            <w:noProof/>
            <w:webHidden/>
          </w:rPr>
          <w:instrText xml:space="preserve"> PAGEREF _Toc36444927 \h </w:instrText>
        </w:r>
        <w:r w:rsidR="000A0207">
          <w:rPr>
            <w:noProof/>
            <w:webHidden/>
          </w:rPr>
        </w:r>
        <w:r w:rsidR="000A0207">
          <w:rPr>
            <w:noProof/>
            <w:webHidden/>
          </w:rPr>
          <w:fldChar w:fldCharType="separate"/>
        </w:r>
        <w:r w:rsidR="000A0207">
          <w:rPr>
            <w:noProof/>
            <w:webHidden/>
          </w:rPr>
          <w:t>24</w:t>
        </w:r>
        <w:r w:rsidR="000A0207">
          <w:rPr>
            <w:noProof/>
            <w:webHidden/>
          </w:rPr>
          <w:fldChar w:fldCharType="end"/>
        </w:r>
      </w:hyperlink>
    </w:p>
    <w:p w14:paraId="7FBD9675" w14:textId="706FF042" w:rsidR="000A0207" w:rsidRDefault="00255983" w:rsidP="000A0207">
      <w:pPr>
        <w:pStyle w:val="TableofFigures"/>
        <w:tabs>
          <w:tab w:val="right" w:leader="dot" w:pos="9016"/>
        </w:tabs>
        <w:spacing w:line="360" w:lineRule="auto"/>
        <w:rPr>
          <w:rFonts w:eastAsiaTheme="minorEastAsia"/>
          <w:noProof/>
          <w:lang w:eastAsia="en-IE"/>
        </w:rPr>
      </w:pPr>
      <w:hyperlink w:anchor="_Toc36444928" w:history="1">
        <w:r w:rsidR="000A0207" w:rsidRPr="00446825">
          <w:rPr>
            <w:rStyle w:val="Hyperlink"/>
            <w:noProof/>
          </w:rPr>
          <w:t>Figure 6: A Raspberry Pi 3 Model B</w:t>
        </w:r>
        <w:r w:rsidR="000A0207">
          <w:rPr>
            <w:noProof/>
            <w:webHidden/>
          </w:rPr>
          <w:tab/>
        </w:r>
        <w:r w:rsidR="000A0207">
          <w:rPr>
            <w:noProof/>
            <w:webHidden/>
          </w:rPr>
          <w:fldChar w:fldCharType="begin"/>
        </w:r>
        <w:r w:rsidR="000A0207">
          <w:rPr>
            <w:noProof/>
            <w:webHidden/>
          </w:rPr>
          <w:instrText xml:space="preserve"> PAGEREF _Toc36444928 \h </w:instrText>
        </w:r>
        <w:r w:rsidR="000A0207">
          <w:rPr>
            <w:noProof/>
            <w:webHidden/>
          </w:rPr>
        </w:r>
        <w:r w:rsidR="000A0207">
          <w:rPr>
            <w:noProof/>
            <w:webHidden/>
          </w:rPr>
          <w:fldChar w:fldCharType="separate"/>
        </w:r>
        <w:r w:rsidR="000A0207">
          <w:rPr>
            <w:noProof/>
            <w:webHidden/>
          </w:rPr>
          <w:t>25</w:t>
        </w:r>
        <w:r w:rsidR="000A0207">
          <w:rPr>
            <w:noProof/>
            <w:webHidden/>
          </w:rPr>
          <w:fldChar w:fldCharType="end"/>
        </w:r>
      </w:hyperlink>
    </w:p>
    <w:p w14:paraId="274208CE" w14:textId="17655857" w:rsidR="000A0207" w:rsidRDefault="00255983" w:rsidP="000A0207">
      <w:pPr>
        <w:pStyle w:val="TableofFigures"/>
        <w:tabs>
          <w:tab w:val="right" w:leader="dot" w:pos="9016"/>
        </w:tabs>
        <w:spacing w:line="360" w:lineRule="auto"/>
        <w:rPr>
          <w:rFonts w:eastAsiaTheme="minorEastAsia"/>
          <w:noProof/>
          <w:lang w:eastAsia="en-IE"/>
        </w:rPr>
      </w:pPr>
      <w:hyperlink w:anchor="_Toc36444929" w:history="1">
        <w:r w:rsidR="000A0207" w:rsidRPr="00446825">
          <w:rPr>
            <w:rStyle w:val="Hyperlink"/>
            <w:noProof/>
          </w:rPr>
          <w:t>Figure 7: The Camera Module V2</w:t>
        </w:r>
        <w:r w:rsidR="000A0207">
          <w:rPr>
            <w:noProof/>
            <w:webHidden/>
          </w:rPr>
          <w:tab/>
        </w:r>
        <w:r w:rsidR="000A0207">
          <w:rPr>
            <w:noProof/>
            <w:webHidden/>
          </w:rPr>
          <w:fldChar w:fldCharType="begin"/>
        </w:r>
        <w:r w:rsidR="000A0207">
          <w:rPr>
            <w:noProof/>
            <w:webHidden/>
          </w:rPr>
          <w:instrText xml:space="preserve"> PAGEREF _Toc36444929 \h </w:instrText>
        </w:r>
        <w:r w:rsidR="000A0207">
          <w:rPr>
            <w:noProof/>
            <w:webHidden/>
          </w:rPr>
        </w:r>
        <w:r w:rsidR="000A0207">
          <w:rPr>
            <w:noProof/>
            <w:webHidden/>
          </w:rPr>
          <w:fldChar w:fldCharType="separate"/>
        </w:r>
        <w:r w:rsidR="000A0207">
          <w:rPr>
            <w:noProof/>
            <w:webHidden/>
          </w:rPr>
          <w:t>26</w:t>
        </w:r>
        <w:r w:rsidR="000A0207">
          <w:rPr>
            <w:noProof/>
            <w:webHidden/>
          </w:rPr>
          <w:fldChar w:fldCharType="end"/>
        </w:r>
      </w:hyperlink>
    </w:p>
    <w:p w14:paraId="2B589BE2" w14:textId="7AFA1A73" w:rsidR="000A0207" w:rsidRDefault="00255983" w:rsidP="000A0207">
      <w:pPr>
        <w:pStyle w:val="TableofFigures"/>
        <w:tabs>
          <w:tab w:val="right" w:leader="dot" w:pos="9016"/>
        </w:tabs>
        <w:spacing w:line="360" w:lineRule="auto"/>
        <w:rPr>
          <w:rFonts w:eastAsiaTheme="minorEastAsia"/>
          <w:noProof/>
          <w:lang w:eastAsia="en-IE"/>
        </w:rPr>
      </w:pPr>
      <w:hyperlink w:anchor="_Toc36444930" w:history="1">
        <w:r w:rsidR="000A0207" w:rsidRPr="00446825">
          <w:rPr>
            <w:rStyle w:val="Hyperlink"/>
            <w:noProof/>
          </w:rPr>
          <w:t>Figure 8: HC-SR04 Sensor</w:t>
        </w:r>
        <w:r w:rsidR="000A0207">
          <w:rPr>
            <w:noProof/>
            <w:webHidden/>
          </w:rPr>
          <w:tab/>
        </w:r>
        <w:r w:rsidR="000A0207">
          <w:rPr>
            <w:noProof/>
            <w:webHidden/>
          </w:rPr>
          <w:fldChar w:fldCharType="begin"/>
        </w:r>
        <w:r w:rsidR="000A0207">
          <w:rPr>
            <w:noProof/>
            <w:webHidden/>
          </w:rPr>
          <w:instrText xml:space="preserve"> PAGEREF _Toc36444930 \h </w:instrText>
        </w:r>
        <w:r w:rsidR="000A0207">
          <w:rPr>
            <w:noProof/>
            <w:webHidden/>
          </w:rPr>
        </w:r>
        <w:r w:rsidR="000A0207">
          <w:rPr>
            <w:noProof/>
            <w:webHidden/>
          </w:rPr>
          <w:fldChar w:fldCharType="separate"/>
        </w:r>
        <w:r w:rsidR="000A0207">
          <w:rPr>
            <w:noProof/>
            <w:webHidden/>
          </w:rPr>
          <w:t>26</w:t>
        </w:r>
        <w:r w:rsidR="000A0207">
          <w:rPr>
            <w:noProof/>
            <w:webHidden/>
          </w:rPr>
          <w:fldChar w:fldCharType="end"/>
        </w:r>
      </w:hyperlink>
    </w:p>
    <w:p w14:paraId="0160E6CD" w14:textId="1B5F0EB3" w:rsidR="000A0207" w:rsidRDefault="00255983" w:rsidP="000A0207">
      <w:pPr>
        <w:pStyle w:val="TableofFigures"/>
        <w:tabs>
          <w:tab w:val="right" w:leader="dot" w:pos="9016"/>
        </w:tabs>
        <w:spacing w:line="360" w:lineRule="auto"/>
        <w:rPr>
          <w:rFonts w:eastAsiaTheme="minorEastAsia"/>
          <w:noProof/>
          <w:lang w:eastAsia="en-IE"/>
        </w:rPr>
      </w:pPr>
      <w:hyperlink w:anchor="_Toc36444931" w:history="1">
        <w:r w:rsidR="000A0207" w:rsidRPr="00446825">
          <w:rPr>
            <w:rStyle w:val="Hyperlink"/>
            <w:noProof/>
          </w:rPr>
          <w:t>Figure 9: MiniGuide</w:t>
        </w:r>
        <w:r w:rsidR="000A0207">
          <w:rPr>
            <w:noProof/>
            <w:webHidden/>
          </w:rPr>
          <w:tab/>
        </w:r>
        <w:r w:rsidR="000A0207">
          <w:rPr>
            <w:noProof/>
            <w:webHidden/>
          </w:rPr>
          <w:fldChar w:fldCharType="begin"/>
        </w:r>
        <w:r w:rsidR="000A0207">
          <w:rPr>
            <w:noProof/>
            <w:webHidden/>
          </w:rPr>
          <w:instrText xml:space="preserve"> PAGEREF _Toc36444931 \h </w:instrText>
        </w:r>
        <w:r w:rsidR="000A0207">
          <w:rPr>
            <w:noProof/>
            <w:webHidden/>
          </w:rPr>
        </w:r>
        <w:r w:rsidR="000A0207">
          <w:rPr>
            <w:noProof/>
            <w:webHidden/>
          </w:rPr>
          <w:fldChar w:fldCharType="separate"/>
        </w:r>
        <w:r w:rsidR="000A0207">
          <w:rPr>
            <w:noProof/>
            <w:webHidden/>
          </w:rPr>
          <w:t>30</w:t>
        </w:r>
        <w:r w:rsidR="000A0207">
          <w:rPr>
            <w:noProof/>
            <w:webHidden/>
          </w:rPr>
          <w:fldChar w:fldCharType="end"/>
        </w:r>
      </w:hyperlink>
    </w:p>
    <w:p w14:paraId="7D82F4B3" w14:textId="4BEBE36E" w:rsidR="000A0207" w:rsidRDefault="00255983" w:rsidP="000A0207">
      <w:pPr>
        <w:pStyle w:val="TableofFigures"/>
        <w:tabs>
          <w:tab w:val="right" w:leader="dot" w:pos="9016"/>
        </w:tabs>
        <w:spacing w:line="360" w:lineRule="auto"/>
        <w:rPr>
          <w:rFonts w:eastAsiaTheme="minorEastAsia"/>
          <w:noProof/>
          <w:lang w:eastAsia="en-IE"/>
        </w:rPr>
      </w:pPr>
      <w:hyperlink w:anchor="_Toc36444932" w:history="1">
        <w:r w:rsidR="000A0207" w:rsidRPr="00446825">
          <w:rPr>
            <w:rStyle w:val="Hyperlink"/>
            <w:noProof/>
          </w:rPr>
          <w:t>Figure 10: The Ray Electronic Mobility Guide</w:t>
        </w:r>
        <w:r w:rsidR="000A0207">
          <w:rPr>
            <w:noProof/>
            <w:webHidden/>
          </w:rPr>
          <w:tab/>
        </w:r>
        <w:r w:rsidR="000A0207">
          <w:rPr>
            <w:noProof/>
            <w:webHidden/>
          </w:rPr>
          <w:fldChar w:fldCharType="begin"/>
        </w:r>
        <w:r w:rsidR="000A0207">
          <w:rPr>
            <w:noProof/>
            <w:webHidden/>
          </w:rPr>
          <w:instrText xml:space="preserve"> PAGEREF _Toc36444932 \h </w:instrText>
        </w:r>
        <w:r w:rsidR="000A0207">
          <w:rPr>
            <w:noProof/>
            <w:webHidden/>
          </w:rPr>
        </w:r>
        <w:r w:rsidR="000A0207">
          <w:rPr>
            <w:noProof/>
            <w:webHidden/>
          </w:rPr>
          <w:fldChar w:fldCharType="separate"/>
        </w:r>
        <w:r w:rsidR="000A0207">
          <w:rPr>
            <w:noProof/>
            <w:webHidden/>
          </w:rPr>
          <w:t>31</w:t>
        </w:r>
        <w:r w:rsidR="000A0207">
          <w:rPr>
            <w:noProof/>
            <w:webHidden/>
          </w:rPr>
          <w:fldChar w:fldCharType="end"/>
        </w:r>
      </w:hyperlink>
    </w:p>
    <w:p w14:paraId="23F27A01" w14:textId="24E8644E" w:rsidR="000A0207" w:rsidRDefault="00255983" w:rsidP="000A0207">
      <w:pPr>
        <w:pStyle w:val="TableofFigures"/>
        <w:tabs>
          <w:tab w:val="right" w:leader="dot" w:pos="9016"/>
        </w:tabs>
        <w:spacing w:line="360" w:lineRule="auto"/>
        <w:rPr>
          <w:rFonts w:eastAsiaTheme="minorEastAsia"/>
          <w:noProof/>
          <w:lang w:eastAsia="en-IE"/>
        </w:rPr>
      </w:pPr>
      <w:hyperlink w:anchor="_Toc36444933" w:history="1">
        <w:r w:rsidR="000A0207" w:rsidRPr="00446825">
          <w:rPr>
            <w:rStyle w:val="Hyperlink"/>
            <w:noProof/>
          </w:rPr>
          <w:t>Figure 11: The Agile Methodology (28)</w:t>
        </w:r>
        <w:r w:rsidR="000A0207">
          <w:rPr>
            <w:noProof/>
            <w:webHidden/>
          </w:rPr>
          <w:tab/>
        </w:r>
        <w:r w:rsidR="000A0207">
          <w:rPr>
            <w:noProof/>
            <w:webHidden/>
          </w:rPr>
          <w:fldChar w:fldCharType="begin"/>
        </w:r>
        <w:r w:rsidR="000A0207">
          <w:rPr>
            <w:noProof/>
            <w:webHidden/>
          </w:rPr>
          <w:instrText xml:space="preserve"> PAGEREF _Toc36444933 \h </w:instrText>
        </w:r>
        <w:r w:rsidR="000A0207">
          <w:rPr>
            <w:noProof/>
            <w:webHidden/>
          </w:rPr>
        </w:r>
        <w:r w:rsidR="000A0207">
          <w:rPr>
            <w:noProof/>
            <w:webHidden/>
          </w:rPr>
          <w:fldChar w:fldCharType="separate"/>
        </w:r>
        <w:r w:rsidR="000A0207">
          <w:rPr>
            <w:noProof/>
            <w:webHidden/>
          </w:rPr>
          <w:t>37</w:t>
        </w:r>
        <w:r w:rsidR="000A0207">
          <w:rPr>
            <w:noProof/>
            <w:webHidden/>
          </w:rPr>
          <w:fldChar w:fldCharType="end"/>
        </w:r>
      </w:hyperlink>
    </w:p>
    <w:p w14:paraId="283F4ADC" w14:textId="6664EE3F" w:rsidR="000A0207" w:rsidRDefault="00255983" w:rsidP="000A0207">
      <w:pPr>
        <w:pStyle w:val="TableofFigures"/>
        <w:tabs>
          <w:tab w:val="right" w:leader="dot" w:pos="9016"/>
        </w:tabs>
        <w:spacing w:line="360" w:lineRule="auto"/>
        <w:rPr>
          <w:rFonts w:eastAsiaTheme="minorEastAsia"/>
          <w:noProof/>
          <w:lang w:eastAsia="en-IE"/>
        </w:rPr>
      </w:pPr>
      <w:hyperlink w:anchor="_Toc36444934" w:history="1">
        <w:r w:rsidR="000A0207" w:rsidRPr="00446825">
          <w:rPr>
            <w:rStyle w:val="Hyperlink"/>
            <w:noProof/>
          </w:rPr>
          <w:t>Figure 12: The Waterfall Methodology (29)</w:t>
        </w:r>
        <w:r w:rsidR="000A0207">
          <w:rPr>
            <w:noProof/>
            <w:webHidden/>
          </w:rPr>
          <w:tab/>
        </w:r>
        <w:r w:rsidR="000A0207">
          <w:rPr>
            <w:noProof/>
            <w:webHidden/>
          </w:rPr>
          <w:fldChar w:fldCharType="begin"/>
        </w:r>
        <w:r w:rsidR="000A0207">
          <w:rPr>
            <w:noProof/>
            <w:webHidden/>
          </w:rPr>
          <w:instrText xml:space="preserve"> PAGEREF _Toc36444934 \h </w:instrText>
        </w:r>
        <w:r w:rsidR="000A0207">
          <w:rPr>
            <w:noProof/>
            <w:webHidden/>
          </w:rPr>
        </w:r>
        <w:r w:rsidR="000A0207">
          <w:rPr>
            <w:noProof/>
            <w:webHidden/>
          </w:rPr>
          <w:fldChar w:fldCharType="separate"/>
        </w:r>
        <w:r w:rsidR="000A0207">
          <w:rPr>
            <w:noProof/>
            <w:webHidden/>
          </w:rPr>
          <w:t>38</w:t>
        </w:r>
        <w:r w:rsidR="000A0207">
          <w:rPr>
            <w:noProof/>
            <w:webHidden/>
          </w:rPr>
          <w:fldChar w:fldCharType="end"/>
        </w:r>
      </w:hyperlink>
    </w:p>
    <w:p w14:paraId="1F27B33D" w14:textId="1786244D" w:rsidR="000A0207" w:rsidRDefault="00255983" w:rsidP="000A0207">
      <w:pPr>
        <w:pStyle w:val="TableofFigures"/>
        <w:tabs>
          <w:tab w:val="right" w:leader="dot" w:pos="9016"/>
        </w:tabs>
        <w:spacing w:line="360" w:lineRule="auto"/>
        <w:rPr>
          <w:rFonts w:eastAsiaTheme="minorEastAsia"/>
          <w:noProof/>
          <w:lang w:eastAsia="en-IE"/>
        </w:rPr>
      </w:pPr>
      <w:hyperlink w:anchor="_Toc36444935" w:history="1">
        <w:r w:rsidR="000A0207" w:rsidRPr="00446825">
          <w:rPr>
            <w:rStyle w:val="Hyperlink"/>
            <w:noProof/>
          </w:rPr>
          <w:t>Figure 13: The Feature Driven Methodology (30)</w:t>
        </w:r>
        <w:r w:rsidR="000A0207">
          <w:rPr>
            <w:noProof/>
            <w:webHidden/>
          </w:rPr>
          <w:tab/>
        </w:r>
        <w:r w:rsidR="000A0207">
          <w:rPr>
            <w:noProof/>
            <w:webHidden/>
          </w:rPr>
          <w:fldChar w:fldCharType="begin"/>
        </w:r>
        <w:r w:rsidR="000A0207">
          <w:rPr>
            <w:noProof/>
            <w:webHidden/>
          </w:rPr>
          <w:instrText xml:space="preserve"> PAGEREF _Toc36444935 \h </w:instrText>
        </w:r>
        <w:r w:rsidR="000A0207">
          <w:rPr>
            <w:noProof/>
            <w:webHidden/>
          </w:rPr>
        </w:r>
        <w:r w:rsidR="000A0207">
          <w:rPr>
            <w:noProof/>
            <w:webHidden/>
          </w:rPr>
          <w:fldChar w:fldCharType="separate"/>
        </w:r>
        <w:r w:rsidR="000A0207">
          <w:rPr>
            <w:noProof/>
            <w:webHidden/>
          </w:rPr>
          <w:t>39</w:t>
        </w:r>
        <w:r w:rsidR="000A0207">
          <w:rPr>
            <w:noProof/>
            <w:webHidden/>
          </w:rPr>
          <w:fldChar w:fldCharType="end"/>
        </w:r>
      </w:hyperlink>
    </w:p>
    <w:p w14:paraId="5113F26B" w14:textId="53E21A51" w:rsidR="000A0207" w:rsidRDefault="00255983" w:rsidP="000A0207">
      <w:pPr>
        <w:pStyle w:val="TableofFigures"/>
        <w:tabs>
          <w:tab w:val="right" w:leader="dot" w:pos="9016"/>
        </w:tabs>
        <w:spacing w:line="360" w:lineRule="auto"/>
        <w:rPr>
          <w:rFonts w:eastAsiaTheme="minorEastAsia"/>
          <w:noProof/>
          <w:lang w:eastAsia="en-IE"/>
        </w:rPr>
      </w:pPr>
      <w:hyperlink w:anchor="_Toc36444936" w:history="1">
        <w:r w:rsidR="000A0207" w:rsidRPr="00446825">
          <w:rPr>
            <w:rStyle w:val="Hyperlink"/>
            <w:noProof/>
          </w:rPr>
          <w:t>Figure 14: System Layers</w:t>
        </w:r>
        <w:r w:rsidR="000A0207">
          <w:rPr>
            <w:noProof/>
            <w:webHidden/>
          </w:rPr>
          <w:tab/>
        </w:r>
        <w:r w:rsidR="000A0207">
          <w:rPr>
            <w:noProof/>
            <w:webHidden/>
          </w:rPr>
          <w:fldChar w:fldCharType="begin"/>
        </w:r>
        <w:r w:rsidR="000A0207">
          <w:rPr>
            <w:noProof/>
            <w:webHidden/>
          </w:rPr>
          <w:instrText xml:space="preserve"> PAGEREF _Toc36444936 \h </w:instrText>
        </w:r>
        <w:r w:rsidR="000A0207">
          <w:rPr>
            <w:noProof/>
            <w:webHidden/>
          </w:rPr>
        </w:r>
        <w:r w:rsidR="000A0207">
          <w:rPr>
            <w:noProof/>
            <w:webHidden/>
          </w:rPr>
          <w:fldChar w:fldCharType="separate"/>
        </w:r>
        <w:r w:rsidR="000A0207">
          <w:rPr>
            <w:noProof/>
            <w:webHidden/>
          </w:rPr>
          <w:t>42</w:t>
        </w:r>
        <w:r w:rsidR="000A0207">
          <w:rPr>
            <w:noProof/>
            <w:webHidden/>
          </w:rPr>
          <w:fldChar w:fldCharType="end"/>
        </w:r>
      </w:hyperlink>
    </w:p>
    <w:p w14:paraId="0547C2C0" w14:textId="571AB5D0" w:rsidR="000A0207" w:rsidRDefault="00255983" w:rsidP="000A0207">
      <w:pPr>
        <w:pStyle w:val="TableofFigures"/>
        <w:tabs>
          <w:tab w:val="right" w:leader="dot" w:pos="9016"/>
        </w:tabs>
        <w:spacing w:line="360" w:lineRule="auto"/>
        <w:rPr>
          <w:rFonts w:eastAsiaTheme="minorEastAsia"/>
          <w:noProof/>
          <w:lang w:eastAsia="en-IE"/>
        </w:rPr>
      </w:pPr>
      <w:hyperlink w:anchor="_Toc36444937" w:history="1">
        <w:r w:rsidR="000A0207" w:rsidRPr="00446825">
          <w:rPr>
            <w:rStyle w:val="Hyperlink"/>
            <w:noProof/>
          </w:rPr>
          <w:t>Figure 15: Use Case Iteration 1</w:t>
        </w:r>
        <w:r w:rsidR="000A0207">
          <w:rPr>
            <w:noProof/>
            <w:webHidden/>
          </w:rPr>
          <w:tab/>
        </w:r>
        <w:r w:rsidR="000A0207">
          <w:rPr>
            <w:noProof/>
            <w:webHidden/>
          </w:rPr>
          <w:fldChar w:fldCharType="begin"/>
        </w:r>
        <w:r w:rsidR="000A0207">
          <w:rPr>
            <w:noProof/>
            <w:webHidden/>
          </w:rPr>
          <w:instrText xml:space="preserve"> PAGEREF _Toc36444937 \h </w:instrText>
        </w:r>
        <w:r w:rsidR="000A0207">
          <w:rPr>
            <w:noProof/>
            <w:webHidden/>
          </w:rPr>
        </w:r>
        <w:r w:rsidR="000A0207">
          <w:rPr>
            <w:noProof/>
            <w:webHidden/>
          </w:rPr>
          <w:fldChar w:fldCharType="separate"/>
        </w:r>
        <w:r w:rsidR="000A0207">
          <w:rPr>
            <w:noProof/>
            <w:webHidden/>
          </w:rPr>
          <w:t>43</w:t>
        </w:r>
        <w:r w:rsidR="000A0207">
          <w:rPr>
            <w:noProof/>
            <w:webHidden/>
          </w:rPr>
          <w:fldChar w:fldCharType="end"/>
        </w:r>
      </w:hyperlink>
    </w:p>
    <w:p w14:paraId="2D06E4FE" w14:textId="0F3CB54F" w:rsidR="000A0207" w:rsidRDefault="00255983" w:rsidP="000A0207">
      <w:pPr>
        <w:pStyle w:val="TableofFigures"/>
        <w:tabs>
          <w:tab w:val="right" w:leader="dot" w:pos="9016"/>
        </w:tabs>
        <w:spacing w:line="360" w:lineRule="auto"/>
        <w:rPr>
          <w:rFonts w:eastAsiaTheme="minorEastAsia"/>
          <w:noProof/>
          <w:lang w:eastAsia="en-IE"/>
        </w:rPr>
      </w:pPr>
      <w:hyperlink w:anchor="_Toc36444938" w:history="1">
        <w:r w:rsidR="000A0207" w:rsidRPr="00446825">
          <w:rPr>
            <w:rStyle w:val="Hyperlink"/>
            <w:noProof/>
          </w:rPr>
          <w:t>Figure 16: Analysis Class Iteration 1</w:t>
        </w:r>
        <w:r w:rsidR="000A0207">
          <w:rPr>
            <w:noProof/>
            <w:webHidden/>
          </w:rPr>
          <w:tab/>
        </w:r>
        <w:r w:rsidR="000A0207">
          <w:rPr>
            <w:noProof/>
            <w:webHidden/>
          </w:rPr>
          <w:fldChar w:fldCharType="begin"/>
        </w:r>
        <w:r w:rsidR="000A0207">
          <w:rPr>
            <w:noProof/>
            <w:webHidden/>
          </w:rPr>
          <w:instrText xml:space="preserve"> PAGEREF _Toc36444938 \h </w:instrText>
        </w:r>
        <w:r w:rsidR="000A0207">
          <w:rPr>
            <w:noProof/>
            <w:webHidden/>
          </w:rPr>
        </w:r>
        <w:r w:rsidR="000A0207">
          <w:rPr>
            <w:noProof/>
            <w:webHidden/>
          </w:rPr>
          <w:fldChar w:fldCharType="separate"/>
        </w:r>
        <w:r w:rsidR="000A0207">
          <w:rPr>
            <w:noProof/>
            <w:webHidden/>
          </w:rPr>
          <w:t>44</w:t>
        </w:r>
        <w:r w:rsidR="000A0207">
          <w:rPr>
            <w:noProof/>
            <w:webHidden/>
          </w:rPr>
          <w:fldChar w:fldCharType="end"/>
        </w:r>
      </w:hyperlink>
    </w:p>
    <w:p w14:paraId="7C8BA250" w14:textId="5C66C5F8" w:rsidR="000A0207" w:rsidRDefault="00255983" w:rsidP="000A0207">
      <w:pPr>
        <w:pStyle w:val="TableofFigures"/>
        <w:tabs>
          <w:tab w:val="right" w:leader="dot" w:pos="9016"/>
        </w:tabs>
        <w:spacing w:line="360" w:lineRule="auto"/>
        <w:rPr>
          <w:rFonts w:eastAsiaTheme="minorEastAsia"/>
          <w:noProof/>
          <w:lang w:eastAsia="en-IE"/>
        </w:rPr>
      </w:pPr>
      <w:hyperlink w:anchor="_Toc36444939" w:history="1">
        <w:r w:rsidR="000A0207" w:rsidRPr="00446825">
          <w:rPr>
            <w:rStyle w:val="Hyperlink"/>
            <w:noProof/>
          </w:rPr>
          <w:t>Figure 17: Sequence Diagram Iteration 1</w:t>
        </w:r>
        <w:r w:rsidR="000A0207">
          <w:rPr>
            <w:noProof/>
            <w:webHidden/>
          </w:rPr>
          <w:tab/>
        </w:r>
        <w:r w:rsidR="000A0207">
          <w:rPr>
            <w:noProof/>
            <w:webHidden/>
          </w:rPr>
          <w:fldChar w:fldCharType="begin"/>
        </w:r>
        <w:r w:rsidR="000A0207">
          <w:rPr>
            <w:noProof/>
            <w:webHidden/>
          </w:rPr>
          <w:instrText xml:space="preserve"> PAGEREF _Toc36444939 \h </w:instrText>
        </w:r>
        <w:r w:rsidR="000A0207">
          <w:rPr>
            <w:noProof/>
            <w:webHidden/>
          </w:rPr>
        </w:r>
        <w:r w:rsidR="000A0207">
          <w:rPr>
            <w:noProof/>
            <w:webHidden/>
          </w:rPr>
          <w:fldChar w:fldCharType="separate"/>
        </w:r>
        <w:r w:rsidR="000A0207">
          <w:rPr>
            <w:noProof/>
            <w:webHidden/>
          </w:rPr>
          <w:t>45</w:t>
        </w:r>
        <w:r w:rsidR="000A0207">
          <w:rPr>
            <w:noProof/>
            <w:webHidden/>
          </w:rPr>
          <w:fldChar w:fldCharType="end"/>
        </w:r>
      </w:hyperlink>
    </w:p>
    <w:p w14:paraId="13DEC031" w14:textId="193F1036" w:rsidR="000A0207" w:rsidRDefault="00255983" w:rsidP="000A0207">
      <w:pPr>
        <w:pStyle w:val="TableofFigures"/>
        <w:tabs>
          <w:tab w:val="right" w:leader="dot" w:pos="9016"/>
        </w:tabs>
        <w:spacing w:line="360" w:lineRule="auto"/>
        <w:rPr>
          <w:rFonts w:eastAsiaTheme="minorEastAsia"/>
          <w:noProof/>
          <w:lang w:eastAsia="en-IE"/>
        </w:rPr>
      </w:pPr>
      <w:hyperlink w:anchor="_Toc36444940" w:history="1">
        <w:r w:rsidR="000A0207" w:rsidRPr="00446825">
          <w:rPr>
            <w:rStyle w:val="Hyperlink"/>
            <w:noProof/>
          </w:rPr>
          <w:t>Figure 18: Class Diagram Iteration 1</w:t>
        </w:r>
        <w:r w:rsidR="000A0207">
          <w:rPr>
            <w:noProof/>
            <w:webHidden/>
          </w:rPr>
          <w:tab/>
        </w:r>
        <w:r w:rsidR="000A0207">
          <w:rPr>
            <w:noProof/>
            <w:webHidden/>
          </w:rPr>
          <w:fldChar w:fldCharType="begin"/>
        </w:r>
        <w:r w:rsidR="000A0207">
          <w:rPr>
            <w:noProof/>
            <w:webHidden/>
          </w:rPr>
          <w:instrText xml:space="preserve"> PAGEREF _Toc36444940 \h </w:instrText>
        </w:r>
        <w:r w:rsidR="000A0207">
          <w:rPr>
            <w:noProof/>
            <w:webHidden/>
          </w:rPr>
        </w:r>
        <w:r w:rsidR="000A0207">
          <w:rPr>
            <w:noProof/>
            <w:webHidden/>
          </w:rPr>
          <w:fldChar w:fldCharType="separate"/>
        </w:r>
        <w:r w:rsidR="000A0207">
          <w:rPr>
            <w:noProof/>
            <w:webHidden/>
          </w:rPr>
          <w:t>46</w:t>
        </w:r>
        <w:r w:rsidR="000A0207">
          <w:rPr>
            <w:noProof/>
            <w:webHidden/>
          </w:rPr>
          <w:fldChar w:fldCharType="end"/>
        </w:r>
      </w:hyperlink>
    </w:p>
    <w:p w14:paraId="637FC548" w14:textId="7DDB9D83" w:rsidR="000A0207" w:rsidRDefault="00255983" w:rsidP="000A0207">
      <w:pPr>
        <w:pStyle w:val="TableofFigures"/>
        <w:tabs>
          <w:tab w:val="right" w:leader="dot" w:pos="9016"/>
        </w:tabs>
        <w:spacing w:line="360" w:lineRule="auto"/>
        <w:rPr>
          <w:rFonts w:eastAsiaTheme="minorEastAsia"/>
          <w:noProof/>
          <w:lang w:eastAsia="en-IE"/>
        </w:rPr>
      </w:pPr>
      <w:hyperlink w:anchor="_Toc36444941" w:history="1">
        <w:r w:rsidR="000A0207" w:rsidRPr="00446825">
          <w:rPr>
            <w:rStyle w:val="Hyperlink"/>
            <w:noProof/>
          </w:rPr>
          <w:t>Figure 19: Use Case Iteration 2</w:t>
        </w:r>
        <w:r w:rsidR="000A0207">
          <w:rPr>
            <w:noProof/>
            <w:webHidden/>
          </w:rPr>
          <w:tab/>
        </w:r>
        <w:r w:rsidR="000A0207">
          <w:rPr>
            <w:noProof/>
            <w:webHidden/>
          </w:rPr>
          <w:fldChar w:fldCharType="begin"/>
        </w:r>
        <w:r w:rsidR="000A0207">
          <w:rPr>
            <w:noProof/>
            <w:webHidden/>
          </w:rPr>
          <w:instrText xml:space="preserve"> PAGEREF _Toc36444941 \h </w:instrText>
        </w:r>
        <w:r w:rsidR="000A0207">
          <w:rPr>
            <w:noProof/>
            <w:webHidden/>
          </w:rPr>
        </w:r>
        <w:r w:rsidR="000A0207">
          <w:rPr>
            <w:noProof/>
            <w:webHidden/>
          </w:rPr>
          <w:fldChar w:fldCharType="separate"/>
        </w:r>
        <w:r w:rsidR="000A0207">
          <w:rPr>
            <w:noProof/>
            <w:webHidden/>
          </w:rPr>
          <w:t>47</w:t>
        </w:r>
        <w:r w:rsidR="000A0207">
          <w:rPr>
            <w:noProof/>
            <w:webHidden/>
          </w:rPr>
          <w:fldChar w:fldCharType="end"/>
        </w:r>
      </w:hyperlink>
    </w:p>
    <w:p w14:paraId="37C03ED0" w14:textId="4CFB015F" w:rsidR="000A0207" w:rsidRDefault="00255983" w:rsidP="000A0207">
      <w:pPr>
        <w:pStyle w:val="TableofFigures"/>
        <w:tabs>
          <w:tab w:val="right" w:leader="dot" w:pos="9016"/>
        </w:tabs>
        <w:spacing w:line="360" w:lineRule="auto"/>
        <w:rPr>
          <w:rFonts w:eastAsiaTheme="minorEastAsia"/>
          <w:noProof/>
          <w:lang w:eastAsia="en-IE"/>
        </w:rPr>
      </w:pPr>
      <w:hyperlink w:anchor="_Toc36444942" w:history="1">
        <w:r w:rsidR="000A0207" w:rsidRPr="00446825">
          <w:rPr>
            <w:rStyle w:val="Hyperlink"/>
            <w:noProof/>
          </w:rPr>
          <w:t>Figure 20: Analysis Class Iteration 2</w:t>
        </w:r>
        <w:r w:rsidR="000A0207">
          <w:rPr>
            <w:noProof/>
            <w:webHidden/>
          </w:rPr>
          <w:tab/>
        </w:r>
        <w:r w:rsidR="000A0207">
          <w:rPr>
            <w:noProof/>
            <w:webHidden/>
          </w:rPr>
          <w:fldChar w:fldCharType="begin"/>
        </w:r>
        <w:r w:rsidR="000A0207">
          <w:rPr>
            <w:noProof/>
            <w:webHidden/>
          </w:rPr>
          <w:instrText xml:space="preserve"> PAGEREF _Toc36444942 \h </w:instrText>
        </w:r>
        <w:r w:rsidR="000A0207">
          <w:rPr>
            <w:noProof/>
            <w:webHidden/>
          </w:rPr>
        </w:r>
        <w:r w:rsidR="000A0207">
          <w:rPr>
            <w:noProof/>
            <w:webHidden/>
          </w:rPr>
          <w:fldChar w:fldCharType="separate"/>
        </w:r>
        <w:r w:rsidR="000A0207">
          <w:rPr>
            <w:noProof/>
            <w:webHidden/>
          </w:rPr>
          <w:t>48</w:t>
        </w:r>
        <w:r w:rsidR="000A0207">
          <w:rPr>
            <w:noProof/>
            <w:webHidden/>
          </w:rPr>
          <w:fldChar w:fldCharType="end"/>
        </w:r>
      </w:hyperlink>
    </w:p>
    <w:p w14:paraId="65367B5D" w14:textId="1D5DD79B" w:rsidR="000A0207" w:rsidRDefault="00255983" w:rsidP="000A0207">
      <w:pPr>
        <w:pStyle w:val="TableofFigures"/>
        <w:tabs>
          <w:tab w:val="right" w:leader="dot" w:pos="9016"/>
        </w:tabs>
        <w:spacing w:line="360" w:lineRule="auto"/>
        <w:rPr>
          <w:rFonts w:eastAsiaTheme="minorEastAsia"/>
          <w:noProof/>
          <w:lang w:eastAsia="en-IE"/>
        </w:rPr>
      </w:pPr>
      <w:hyperlink w:anchor="_Toc36444943" w:history="1">
        <w:r w:rsidR="000A0207" w:rsidRPr="00446825">
          <w:rPr>
            <w:rStyle w:val="Hyperlink"/>
            <w:noProof/>
          </w:rPr>
          <w:t>Figure 21: Sequence Diagram Iteration 2</w:t>
        </w:r>
        <w:r w:rsidR="000A0207">
          <w:rPr>
            <w:noProof/>
            <w:webHidden/>
          </w:rPr>
          <w:tab/>
        </w:r>
        <w:r w:rsidR="000A0207">
          <w:rPr>
            <w:noProof/>
            <w:webHidden/>
          </w:rPr>
          <w:fldChar w:fldCharType="begin"/>
        </w:r>
        <w:r w:rsidR="000A0207">
          <w:rPr>
            <w:noProof/>
            <w:webHidden/>
          </w:rPr>
          <w:instrText xml:space="preserve"> PAGEREF _Toc36444943 \h </w:instrText>
        </w:r>
        <w:r w:rsidR="000A0207">
          <w:rPr>
            <w:noProof/>
            <w:webHidden/>
          </w:rPr>
        </w:r>
        <w:r w:rsidR="000A0207">
          <w:rPr>
            <w:noProof/>
            <w:webHidden/>
          </w:rPr>
          <w:fldChar w:fldCharType="separate"/>
        </w:r>
        <w:r w:rsidR="000A0207">
          <w:rPr>
            <w:noProof/>
            <w:webHidden/>
          </w:rPr>
          <w:t>49</w:t>
        </w:r>
        <w:r w:rsidR="000A0207">
          <w:rPr>
            <w:noProof/>
            <w:webHidden/>
          </w:rPr>
          <w:fldChar w:fldCharType="end"/>
        </w:r>
      </w:hyperlink>
    </w:p>
    <w:p w14:paraId="76279BC3" w14:textId="024F0987" w:rsidR="000A0207" w:rsidRDefault="00255983" w:rsidP="000A0207">
      <w:pPr>
        <w:pStyle w:val="TableofFigures"/>
        <w:tabs>
          <w:tab w:val="right" w:leader="dot" w:pos="9016"/>
        </w:tabs>
        <w:spacing w:line="360" w:lineRule="auto"/>
        <w:rPr>
          <w:rFonts w:eastAsiaTheme="minorEastAsia"/>
          <w:noProof/>
          <w:lang w:eastAsia="en-IE"/>
        </w:rPr>
      </w:pPr>
      <w:hyperlink w:anchor="_Toc36444944" w:history="1">
        <w:r w:rsidR="000A0207" w:rsidRPr="00446825">
          <w:rPr>
            <w:rStyle w:val="Hyperlink"/>
            <w:noProof/>
          </w:rPr>
          <w:t>Figure 22: Class Diagram Iteration 2</w:t>
        </w:r>
        <w:r w:rsidR="000A0207">
          <w:rPr>
            <w:noProof/>
            <w:webHidden/>
          </w:rPr>
          <w:tab/>
        </w:r>
        <w:r w:rsidR="000A0207">
          <w:rPr>
            <w:noProof/>
            <w:webHidden/>
          </w:rPr>
          <w:fldChar w:fldCharType="begin"/>
        </w:r>
        <w:r w:rsidR="000A0207">
          <w:rPr>
            <w:noProof/>
            <w:webHidden/>
          </w:rPr>
          <w:instrText xml:space="preserve"> PAGEREF _Toc36444944 \h </w:instrText>
        </w:r>
        <w:r w:rsidR="000A0207">
          <w:rPr>
            <w:noProof/>
            <w:webHidden/>
          </w:rPr>
        </w:r>
        <w:r w:rsidR="000A0207">
          <w:rPr>
            <w:noProof/>
            <w:webHidden/>
          </w:rPr>
          <w:fldChar w:fldCharType="separate"/>
        </w:r>
        <w:r w:rsidR="000A0207">
          <w:rPr>
            <w:noProof/>
            <w:webHidden/>
          </w:rPr>
          <w:t>50</w:t>
        </w:r>
        <w:r w:rsidR="000A0207">
          <w:rPr>
            <w:noProof/>
            <w:webHidden/>
          </w:rPr>
          <w:fldChar w:fldCharType="end"/>
        </w:r>
      </w:hyperlink>
    </w:p>
    <w:p w14:paraId="688F8724" w14:textId="1F361A4B" w:rsidR="000A0207" w:rsidRDefault="00255983" w:rsidP="000A0207">
      <w:pPr>
        <w:pStyle w:val="TableofFigures"/>
        <w:tabs>
          <w:tab w:val="right" w:leader="dot" w:pos="9016"/>
        </w:tabs>
        <w:spacing w:line="360" w:lineRule="auto"/>
        <w:rPr>
          <w:rFonts w:eastAsiaTheme="minorEastAsia"/>
          <w:noProof/>
          <w:lang w:eastAsia="en-IE"/>
        </w:rPr>
      </w:pPr>
      <w:hyperlink w:anchor="_Toc36444945" w:history="1">
        <w:r w:rsidR="000A0207" w:rsidRPr="00446825">
          <w:rPr>
            <w:rStyle w:val="Hyperlink"/>
            <w:noProof/>
          </w:rPr>
          <w:t>Figure 23: Use Case Iteration 3</w:t>
        </w:r>
        <w:r w:rsidR="000A0207">
          <w:rPr>
            <w:noProof/>
            <w:webHidden/>
          </w:rPr>
          <w:tab/>
        </w:r>
        <w:r w:rsidR="000A0207">
          <w:rPr>
            <w:noProof/>
            <w:webHidden/>
          </w:rPr>
          <w:fldChar w:fldCharType="begin"/>
        </w:r>
        <w:r w:rsidR="000A0207">
          <w:rPr>
            <w:noProof/>
            <w:webHidden/>
          </w:rPr>
          <w:instrText xml:space="preserve"> PAGEREF _Toc36444945 \h </w:instrText>
        </w:r>
        <w:r w:rsidR="000A0207">
          <w:rPr>
            <w:noProof/>
            <w:webHidden/>
          </w:rPr>
        </w:r>
        <w:r w:rsidR="000A0207">
          <w:rPr>
            <w:noProof/>
            <w:webHidden/>
          </w:rPr>
          <w:fldChar w:fldCharType="separate"/>
        </w:r>
        <w:r w:rsidR="000A0207">
          <w:rPr>
            <w:noProof/>
            <w:webHidden/>
          </w:rPr>
          <w:t>51</w:t>
        </w:r>
        <w:r w:rsidR="000A0207">
          <w:rPr>
            <w:noProof/>
            <w:webHidden/>
          </w:rPr>
          <w:fldChar w:fldCharType="end"/>
        </w:r>
      </w:hyperlink>
    </w:p>
    <w:p w14:paraId="6540614B" w14:textId="7F68BE82" w:rsidR="000A0207" w:rsidRDefault="00255983" w:rsidP="000A0207">
      <w:pPr>
        <w:pStyle w:val="TableofFigures"/>
        <w:tabs>
          <w:tab w:val="right" w:leader="dot" w:pos="9016"/>
        </w:tabs>
        <w:spacing w:line="360" w:lineRule="auto"/>
        <w:rPr>
          <w:rFonts w:eastAsiaTheme="minorEastAsia"/>
          <w:noProof/>
          <w:lang w:eastAsia="en-IE"/>
        </w:rPr>
      </w:pPr>
      <w:hyperlink w:anchor="_Toc36444946" w:history="1">
        <w:r w:rsidR="000A0207" w:rsidRPr="00446825">
          <w:rPr>
            <w:rStyle w:val="Hyperlink"/>
            <w:noProof/>
          </w:rPr>
          <w:t>Figure 24: Analysis Class Iteration 3</w:t>
        </w:r>
        <w:r w:rsidR="000A0207">
          <w:rPr>
            <w:noProof/>
            <w:webHidden/>
          </w:rPr>
          <w:tab/>
        </w:r>
        <w:r w:rsidR="000A0207">
          <w:rPr>
            <w:noProof/>
            <w:webHidden/>
          </w:rPr>
          <w:fldChar w:fldCharType="begin"/>
        </w:r>
        <w:r w:rsidR="000A0207">
          <w:rPr>
            <w:noProof/>
            <w:webHidden/>
          </w:rPr>
          <w:instrText xml:space="preserve"> PAGEREF _Toc36444946 \h </w:instrText>
        </w:r>
        <w:r w:rsidR="000A0207">
          <w:rPr>
            <w:noProof/>
            <w:webHidden/>
          </w:rPr>
        </w:r>
        <w:r w:rsidR="000A0207">
          <w:rPr>
            <w:noProof/>
            <w:webHidden/>
          </w:rPr>
          <w:fldChar w:fldCharType="separate"/>
        </w:r>
        <w:r w:rsidR="000A0207">
          <w:rPr>
            <w:noProof/>
            <w:webHidden/>
          </w:rPr>
          <w:t>52</w:t>
        </w:r>
        <w:r w:rsidR="000A0207">
          <w:rPr>
            <w:noProof/>
            <w:webHidden/>
          </w:rPr>
          <w:fldChar w:fldCharType="end"/>
        </w:r>
      </w:hyperlink>
    </w:p>
    <w:p w14:paraId="71E165B1" w14:textId="059F8440" w:rsidR="000A0207" w:rsidRDefault="00255983" w:rsidP="000A0207">
      <w:pPr>
        <w:pStyle w:val="TableofFigures"/>
        <w:tabs>
          <w:tab w:val="right" w:leader="dot" w:pos="9016"/>
        </w:tabs>
        <w:spacing w:line="360" w:lineRule="auto"/>
        <w:rPr>
          <w:rFonts w:eastAsiaTheme="minorEastAsia"/>
          <w:noProof/>
          <w:lang w:eastAsia="en-IE"/>
        </w:rPr>
      </w:pPr>
      <w:hyperlink w:anchor="_Toc36444947" w:history="1">
        <w:r w:rsidR="000A0207" w:rsidRPr="00446825">
          <w:rPr>
            <w:rStyle w:val="Hyperlink"/>
            <w:noProof/>
          </w:rPr>
          <w:t>Figure 25: Sequence Diagram Iteration 3</w:t>
        </w:r>
        <w:r w:rsidR="000A0207">
          <w:rPr>
            <w:noProof/>
            <w:webHidden/>
          </w:rPr>
          <w:tab/>
        </w:r>
        <w:r w:rsidR="000A0207">
          <w:rPr>
            <w:noProof/>
            <w:webHidden/>
          </w:rPr>
          <w:fldChar w:fldCharType="begin"/>
        </w:r>
        <w:r w:rsidR="000A0207">
          <w:rPr>
            <w:noProof/>
            <w:webHidden/>
          </w:rPr>
          <w:instrText xml:space="preserve"> PAGEREF _Toc36444947 \h </w:instrText>
        </w:r>
        <w:r w:rsidR="000A0207">
          <w:rPr>
            <w:noProof/>
            <w:webHidden/>
          </w:rPr>
        </w:r>
        <w:r w:rsidR="000A0207">
          <w:rPr>
            <w:noProof/>
            <w:webHidden/>
          </w:rPr>
          <w:fldChar w:fldCharType="separate"/>
        </w:r>
        <w:r w:rsidR="000A0207">
          <w:rPr>
            <w:noProof/>
            <w:webHidden/>
          </w:rPr>
          <w:t>53</w:t>
        </w:r>
        <w:r w:rsidR="000A0207">
          <w:rPr>
            <w:noProof/>
            <w:webHidden/>
          </w:rPr>
          <w:fldChar w:fldCharType="end"/>
        </w:r>
      </w:hyperlink>
    </w:p>
    <w:p w14:paraId="6F072345" w14:textId="0F8E0A10" w:rsidR="000A0207" w:rsidRDefault="00255983" w:rsidP="000A0207">
      <w:pPr>
        <w:pStyle w:val="TableofFigures"/>
        <w:tabs>
          <w:tab w:val="right" w:leader="dot" w:pos="9016"/>
        </w:tabs>
        <w:spacing w:line="360" w:lineRule="auto"/>
        <w:rPr>
          <w:rFonts w:eastAsiaTheme="minorEastAsia"/>
          <w:noProof/>
          <w:lang w:eastAsia="en-IE"/>
        </w:rPr>
      </w:pPr>
      <w:hyperlink w:anchor="_Toc36444948" w:history="1">
        <w:r w:rsidR="000A0207" w:rsidRPr="00446825">
          <w:rPr>
            <w:rStyle w:val="Hyperlink"/>
            <w:noProof/>
          </w:rPr>
          <w:t>Figure 26: Class Diagram Iteration 3</w:t>
        </w:r>
        <w:r w:rsidR="000A0207">
          <w:rPr>
            <w:noProof/>
            <w:webHidden/>
          </w:rPr>
          <w:tab/>
        </w:r>
        <w:r w:rsidR="000A0207">
          <w:rPr>
            <w:noProof/>
            <w:webHidden/>
          </w:rPr>
          <w:fldChar w:fldCharType="begin"/>
        </w:r>
        <w:r w:rsidR="000A0207">
          <w:rPr>
            <w:noProof/>
            <w:webHidden/>
          </w:rPr>
          <w:instrText xml:space="preserve"> PAGEREF _Toc36444948 \h </w:instrText>
        </w:r>
        <w:r w:rsidR="000A0207">
          <w:rPr>
            <w:noProof/>
            <w:webHidden/>
          </w:rPr>
        </w:r>
        <w:r w:rsidR="000A0207">
          <w:rPr>
            <w:noProof/>
            <w:webHidden/>
          </w:rPr>
          <w:fldChar w:fldCharType="separate"/>
        </w:r>
        <w:r w:rsidR="000A0207">
          <w:rPr>
            <w:noProof/>
            <w:webHidden/>
          </w:rPr>
          <w:t>54</w:t>
        </w:r>
        <w:r w:rsidR="000A0207">
          <w:rPr>
            <w:noProof/>
            <w:webHidden/>
          </w:rPr>
          <w:fldChar w:fldCharType="end"/>
        </w:r>
      </w:hyperlink>
    </w:p>
    <w:p w14:paraId="7FE10486" w14:textId="2D3E9E25" w:rsidR="000A0207" w:rsidRDefault="00255983" w:rsidP="000A0207">
      <w:pPr>
        <w:pStyle w:val="TableofFigures"/>
        <w:tabs>
          <w:tab w:val="right" w:leader="dot" w:pos="9016"/>
        </w:tabs>
        <w:spacing w:line="360" w:lineRule="auto"/>
        <w:rPr>
          <w:rFonts w:eastAsiaTheme="minorEastAsia"/>
          <w:noProof/>
          <w:lang w:eastAsia="en-IE"/>
        </w:rPr>
      </w:pPr>
      <w:hyperlink w:anchor="_Toc36444949" w:history="1">
        <w:r w:rsidR="000A0207" w:rsidRPr="00446825">
          <w:rPr>
            <w:rStyle w:val="Hyperlink"/>
            <w:noProof/>
          </w:rPr>
          <w:t>Figure 27: Navigation Assistant Device</w:t>
        </w:r>
        <w:r w:rsidR="000A0207">
          <w:rPr>
            <w:noProof/>
            <w:webHidden/>
          </w:rPr>
          <w:tab/>
        </w:r>
        <w:r w:rsidR="000A0207">
          <w:rPr>
            <w:noProof/>
            <w:webHidden/>
          </w:rPr>
          <w:fldChar w:fldCharType="begin"/>
        </w:r>
        <w:r w:rsidR="000A0207">
          <w:rPr>
            <w:noProof/>
            <w:webHidden/>
          </w:rPr>
          <w:instrText xml:space="preserve"> PAGEREF _Toc36444949 \h </w:instrText>
        </w:r>
        <w:r w:rsidR="000A0207">
          <w:rPr>
            <w:noProof/>
            <w:webHidden/>
          </w:rPr>
        </w:r>
        <w:r w:rsidR="000A0207">
          <w:rPr>
            <w:noProof/>
            <w:webHidden/>
          </w:rPr>
          <w:fldChar w:fldCharType="separate"/>
        </w:r>
        <w:r w:rsidR="000A0207">
          <w:rPr>
            <w:noProof/>
            <w:webHidden/>
          </w:rPr>
          <w:t>55</w:t>
        </w:r>
        <w:r w:rsidR="000A0207">
          <w:rPr>
            <w:noProof/>
            <w:webHidden/>
          </w:rPr>
          <w:fldChar w:fldCharType="end"/>
        </w:r>
      </w:hyperlink>
    </w:p>
    <w:p w14:paraId="76778F9F" w14:textId="5251E201" w:rsidR="000A0207" w:rsidRDefault="00255983" w:rsidP="000A0207">
      <w:pPr>
        <w:pStyle w:val="TableofFigures"/>
        <w:tabs>
          <w:tab w:val="right" w:leader="dot" w:pos="9016"/>
        </w:tabs>
        <w:spacing w:line="360" w:lineRule="auto"/>
        <w:rPr>
          <w:rFonts w:eastAsiaTheme="minorEastAsia"/>
          <w:noProof/>
          <w:lang w:eastAsia="en-IE"/>
        </w:rPr>
      </w:pPr>
      <w:hyperlink w:anchor="_Toc36444950" w:history="1">
        <w:r w:rsidR="000A0207" w:rsidRPr="00446825">
          <w:rPr>
            <w:rStyle w:val="Hyperlink"/>
            <w:noProof/>
          </w:rPr>
          <w:t>Figure 28: Navigation Assistant device attached to user's waist</w:t>
        </w:r>
        <w:r w:rsidR="000A0207">
          <w:rPr>
            <w:noProof/>
            <w:webHidden/>
          </w:rPr>
          <w:tab/>
        </w:r>
        <w:r w:rsidR="000A0207">
          <w:rPr>
            <w:noProof/>
            <w:webHidden/>
          </w:rPr>
          <w:fldChar w:fldCharType="begin"/>
        </w:r>
        <w:r w:rsidR="000A0207">
          <w:rPr>
            <w:noProof/>
            <w:webHidden/>
          </w:rPr>
          <w:instrText xml:space="preserve"> PAGEREF _Toc36444950 \h </w:instrText>
        </w:r>
        <w:r w:rsidR="000A0207">
          <w:rPr>
            <w:noProof/>
            <w:webHidden/>
          </w:rPr>
        </w:r>
        <w:r w:rsidR="000A0207">
          <w:rPr>
            <w:noProof/>
            <w:webHidden/>
          </w:rPr>
          <w:fldChar w:fldCharType="separate"/>
        </w:r>
        <w:r w:rsidR="000A0207">
          <w:rPr>
            <w:noProof/>
            <w:webHidden/>
          </w:rPr>
          <w:t>56</w:t>
        </w:r>
        <w:r w:rsidR="000A0207">
          <w:rPr>
            <w:noProof/>
            <w:webHidden/>
          </w:rPr>
          <w:fldChar w:fldCharType="end"/>
        </w:r>
      </w:hyperlink>
    </w:p>
    <w:p w14:paraId="63CDCC35" w14:textId="73E0B018" w:rsidR="000A0207" w:rsidRDefault="00255983" w:rsidP="000A0207">
      <w:pPr>
        <w:pStyle w:val="TableofFigures"/>
        <w:tabs>
          <w:tab w:val="right" w:leader="dot" w:pos="9016"/>
        </w:tabs>
        <w:spacing w:line="360" w:lineRule="auto"/>
        <w:rPr>
          <w:rFonts w:eastAsiaTheme="minorEastAsia"/>
          <w:noProof/>
          <w:lang w:eastAsia="en-IE"/>
        </w:rPr>
      </w:pPr>
      <w:hyperlink w:anchor="_Toc36444951" w:history="1">
        <w:r w:rsidR="000A0207" w:rsidRPr="00446825">
          <w:rPr>
            <w:rStyle w:val="Hyperlink"/>
            <w:noProof/>
          </w:rPr>
          <w:t>Figure 29: MobileNet SSDLite Diagram (39)</w:t>
        </w:r>
        <w:r w:rsidR="000A0207">
          <w:rPr>
            <w:noProof/>
            <w:webHidden/>
          </w:rPr>
          <w:tab/>
        </w:r>
        <w:r w:rsidR="000A0207">
          <w:rPr>
            <w:noProof/>
            <w:webHidden/>
          </w:rPr>
          <w:fldChar w:fldCharType="begin"/>
        </w:r>
        <w:r w:rsidR="000A0207">
          <w:rPr>
            <w:noProof/>
            <w:webHidden/>
          </w:rPr>
          <w:instrText xml:space="preserve"> PAGEREF _Toc36444951 \h </w:instrText>
        </w:r>
        <w:r w:rsidR="000A0207">
          <w:rPr>
            <w:noProof/>
            <w:webHidden/>
          </w:rPr>
        </w:r>
        <w:r w:rsidR="000A0207">
          <w:rPr>
            <w:noProof/>
            <w:webHidden/>
          </w:rPr>
          <w:fldChar w:fldCharType="separate"/>
        </w:r>
        <w:r w:rsidR="000A0207">
          <w:rPr>
            <w:noProof/>
            <w:webHidden/>
          </w:rPr>
          <w:t>60</w:t>
        </w:r>
        <w:r w:rsidR="000A0207">
          <w:rPr>
            <w:noProof/>
            <w:webHidden/>
          </w:rPr>
          <w:fldChar w:fldCharType="end"/>
        </w:r>
      </w:hyperlink>
    </w:p>
    <w:p w14:paraId="691FFA6C" w14:textId="26779B79" w:rsidR="000A0207" w:rsidRDefault="00255983" w:rsidP="000A0207">
      <w:pPr>
        <w:pStyle w:val="TableofFigures"/>
        <w:tabs>
          <w:tab w:val="right" w:leader="dot" w:pos="9016"/>
        </w:tabs>
        <w:spacing w:line="360" w:lineRule="auto"/>
        <w:rPr>
          <w:rFonts w:eastAsiaTheme="minorEastAsia"/>
          <w:noProof/>
          <w:lang w:eastAsia="en-IE"/>
        </w:rPr>
      </w:pPr>
      <w:hyperlink w:anchor="_Toc36444952" w:history="1">
        <w:r w:rsidR="000A0207" w:rsidRPr="00446825">
          <w:rPr>
            <w:rStyle w:val="Hyperlink"/>
            <w:noProof/>
          </w:rPr>
          <w:t>Figure 30: Code to automate running of object detection</w:t>
        </w:r>
        <w:r w:rsidR="000A0207">
          <w:rPr>
            <w:noProof/>
            <w:webHidden/>
          </w:rPr>
          <w:tab/>
        </w:r>
        <w:r w:rsidR="000A0207">
          <w:rPr>
            <w:noProof/>
            <w:webHidden/>
          </w:rPr>
          <w:fldChar w:fldCharType="begin"/>
        </w:r>
        <w:r w:rsidR="000A0207">
          <w:rPr>
            <w:noProof/>
            <w:webHidden/>
          </w:rPr>
          <w:instrText xml:space="preserve"> PAGEREF _Toc36444952 \h </w:instrText>
        </w:r>
        <w:r w:rsidR="000A0207">
          <w:rPr>
            <w:noProof/>
            <w:webHidden/>
          </w:rPr>
        </w:r>
        <w:r w:rsidR="000A0207">
          <w:rPr>
            <w:noProof/>
            <w:webHidden/>
          </w:rPr>
          <w:fldChar w:fldCharType="separate"/>
        </w:r>
        <w:r w:rsidR="000A0207">
          <w:rPr>
            <w:noProof/>
            <w:webHidden/>
          </w:rPr>
          <w:t>64</w:t>
        </w:r>
        <w:r w:rsidR="000A0207">
          <w:rPr>
            <w:noProof/>
            <w:webHidden/>
          </w:rPr>
          <w:fldChar w:fldCharType="end"/>
        </w:r>
      </w:hyperlink>
    </w:p>
    <w:p w14:paraId="0AD6F407" w14:textId="2FC27F76" w:rsidR="000A0207" w:rsidRDefault="00255983" w:rsidP="000A0207">
      <w:pPr>
        <w:pStyle w:val="TableofFigures"/>
        <w:tabs>
          <w:tab w:val="right" w:leader="dot" w:pos="9016"/>
        </w:tabs>
        <w:spacing w:line="360" w:lineRule="auto"/>
        <w:rPr>
          <w:rFonts w:eastAsiaTheme="minorEastAsia"/>
          <w:noProof/>
          <w:lang w:eastAsia="en-IE"/>
        </w:rPr>
      </w:pPr>
      <w:hyperlink w:anchor="_Toc36444953" w:history="1">
        <w:r w:rsidR="000A0207" w:rsidRPr="00446825">
          <w:rPr>
            <w:rStyle w:val="Hyperlink"/>
            <w:noProof/>
          </w:rPr>
          <w:t>Figure 31: Circuit schematic (44)</w:t>
        </w:r>
        <w:r w:rsidR="000A0207">
          <w:rPr>
            <w:noProof/>
            <w:webHidden/>
          </w:rPr>
          <w:tab/>
        </w:r>
        <w:r w:rsidR="000A0207">
          <w:rPr>
            <w:noProof/>
            <w:webHidden/>
          </w:rPr>
          <w:fldChar w:fldCharType="begin"/>
        </w:r>
        <w:r w:rsidR="000A0207">
          <w:rPr>
            <w:noProof/>
            <w:webHidden/>
          </w:rPr>
          <w:instrText xml:space="preserve"> PAGEREF _Toc36444953 \h </w:instrText>
        </w:r>
        <w:r w:rsidR="000A0207">
          <w:rPr>
            <w:noProof/>
            <w:webHidden/>
          </w:rPr>
        </w:r>
        <w:r w:rsidR="000A0207">
          <w:rPr>
            <w:noProof/>
            <w:webHidden/>
          </w:rPr>
          <w:fldChar w:fldCharType="separate"/>
        </w:r>
        <w:r w:rsidR="000A0207">
          <w:rPr>
            <w:noProof/>
            <w:webHidden/>
          </w:rPr>
          <w:t>66</w:t>
        </w:r>
        <w:r w:rsidR="000A0207">
          <w:rPr>
            <w:noProof/>
            <w:webHidden/>
          </w:rPr>
          <w:fldChar w:fldCharType="end"/>
        </w:r>
      </w:hyperlink>
    </w:p>
    <w:p w14:paraId="735C6E82" w14:textId="16DAC537" w:rsidR="000A0207" w:rsidRDefault="00255983" w:rsidP="000A0207">
      <w:pPr>
        <w:pStyle w:val="TableofFigures"/>
        <w:tabs>
          <w:tab w:val="right" w:leader="dot" w:pos="9016"/>
        </w:tabs>
        <w:spacing w:line="360" w:lineRule="auto"/>
        <w:rPr>
          <w:rFonts w:eastAsiaTheme="minorEastAsia"/>
          <w:noProof/>
          <w:lang w:eastAsia="en-IE"/>
        </w:rPr>
      </w:pPr>
      <w:hyperlink w:anchor="_Toc36444954" w:history="1">
        <w:r w:rsidR="000A0207" w:rsidRPr="00446825">
          <w:rPr>
            <w:rStyle w:val="Hyperlink"/>
            <w:noProof/>
          </w:rPr>
          <w:t>Figure 32: Wires attached to HC-SR04 sensor</w:t>
        </w:r>
        <w:r w:rsidR="000A0207">
          <w:rPr>
            <w:noProof/>
            <w:webHidden/>
          </w:rPr>
          <w:tab/>
        </w:r>
        <w:r w:rsidR="000A0207">
          <w:rPr>
            <w:noProof/>
            <w:webHidden/>
          </w:rPr>
          <w:fldChar w:fldCharType="begin"/>
        </w:r>
        <w:r w:rsidR="000A0207">
          <w:rPr>
            <w:noProof/>
            <w:webHidden/>
          </w:rPr>
          <w:instrText xml:space="preserve"> PAGEREF _Toc36444954 \h </w:instrText>
        </w:r>
        <w:r w:rsidR="000A0207">
          <w:rPr>
            <w:noProof/>
            <w:webHidden/>
          </w:rPr>
        </w:r>
        <w:r w:rsidR="000A0207">
          <w:rPr>
            <w:noProof/>
            <w:webHidden/>
          </w:rPr>
          <w:fldChar w:fldCharType="separate"/>
        </w:r>
        <w:r w:rsidR="000A0207">
          <w:rPr>
            <w:noProof/>
            <w:webHidden/>
          </w:rPr>
          <w:t>67</w:t>
        </w:r>
        <w:r w:rsidR="000A0207">
          <w:rPr>
            <w:noProof/>
            <w:webHidden/>
          </w:rPr>
          <w:fldChar w:fldCharType="end"/>
        </w:r>
      </w:hyperlink>
    </w:p>
    <w:p w14:paraId="3C085362" w14:textId="45BB2286" w:rsidR="000A0207" w:rsidRDefault="00255983" w:rsidP="000A0207">
      <w:pPr>
        <w:pStyle w:val="TableofFigures"/>
        <w:tabs>
          <w:tab w:val="right" w:leader="dot" w:pos="9016"/>
        </w:tabs>
        <w:spacing w:line="360" w:lineRule="auto"/>
        <w:rPr>
          <w:rFonts w:eastAsiaTheme="minorEastAsia"/>
          <w:noProof/>
          <w:lang w:eastAsia="en-IE"/>
        </w:rPr>
      </w:pPr>
      <w:hyperlink w:anchor="_Toc36444955" w:history="1">
        <w:r w:rsidR="000A0207" w:rsidRPr="00446825">
          <w:rPr>
            <w:rStyle w:val="Hyperlink"/>
            <w:noProof/>
          </w:rPr>
          <w:t>Figure 33: Sensor bread board connections</w:t>
        </w:r>
        <w:r w:rsidR="000A0207">
          <w:rPr>
            <w:noProof/>
            <w:webHidden/>
          </w:rPr>
          <w:tab/>
        </w:r>
        <w:r w:rsidR="000A0207">
          <w:rPr>
            <w:noProof/>
            <w:webHidden/>
          </w:rPr>
          <w:fldChar w:fldCharType="begin"/>
        </w:r>
        <w:r w:rsidR="000A0207">
          <w:rPr>
            <w:noProof/>
            <w:webHidden/>
          </w:rPr>
          <w:instrText xml:space="preserve"> PAGEREF _Toc36444955 \h </w:instrText>
        </w:r>
        <w:r w:rsidR="000A0207">
          <w:rPr>
            <w:noProof/>
            <w:webHidden/>
          </w:rPr>
        </w:r>
        <w:r w:rsidR="000A0207">
          <w:rPr>
            <w:noProof/>
            <w:webHidden/>
          </w:rPr>
          <w:fldChar w:fldCharType="separate"/>
        </w:r>
        <w:r w:rsidR="000A0207">
          <w:rPr>
            <w:noProof/>
            <w:webHidden/>
          </w:rPr>
          <w:t>68</w:t>
        </w:r>
        <w:r w:rsidR="000A0207">
          <w:rPr>
            <w:noProof/>
            <w:webHidden/>
          </w:rPr>
          <w:fldChar w:fldCharType="end"/>
        </w:r>
      </w:hyperlink>
    </w:p>
    <w:p w14:paraId="2673AEA5" w14:textId="733174F1" w:rsidR="000A0207" w:rsidRDefault="00255983" w:rsidP="000A0207">
      <w:pPr>
        <w:pStyle w:val="TableofFigures"/>
        <w:tabs>
          <w:tab w:val="right" w:leader="dot" w:pos="9016"/>
        </w:tabs>
        <w:spacing w:line="360" w:lineRule="auto"/>
        <w:rPr>
          <w:rFonts w:eastAsiaTheme="minorEastAsia"/>
          <w:noProof/>
          <w:lang w:eastAsia="en-IE"/>
        </w:rPr>
      </w:pPr>
      <w:hyperlink w:anchor="_Toc36444956" w:history="1">
        <w:r w:rsidR="000A0207" w:rsidRPr="00446825">
          <w:rPr>
            <w:rStyle w:val="Hyperlink"/>
            <w:noProof/>
          </w:rPr>
          <w:t>Figure 34: Sensor connections to Raspberry Pi</w:t>
        </w:r>
        <w:r w:rsidR="000A0207">
          <w:rPr>
            <w:noProof/>
            <w:webHidden/>
          </w:rPr>
          <w:tab/>
        </w:r>
        <w:r w:rsidR="000A0207">
          <w:rPr>
            <w:noProof/>
            <w:webHidden/>
          </w:rPr>
          <w:fldChar w:fldCharType="begin"/>
        </w:r>
        <w:r w:rsidR="000A0207">
          <w:rPr>
            <w:noProof/>
            <w:webHidden/>
          </w:rPr>
          <w:instrText xml:space="preserve"> PAGEREF _Toc36444956 \h </w:instrText>
        </w:r>
        <w:r w:rsidR="000A0207">
          <w:rPr>
            <w:noProof/>
            <w:webHidden/>
          </w:rPr>
        </w:r>
        <w:r w:rsidR="000A0207">
          <w:rPr>
            <w:noProof/>
            <w:webHidden/>
          </w:rPr>
          <w:fldChar w:fldCharType="separate"/>
        </w:r>
        <w:r w:rsidR="000A0207">
          <w:rPr>
            <w:noProof/>
            <w:webHidden/>
          </w:rPr>
          <w:t>69</w:t>
        </w:r>
        <w:r w:rsidR="000A0207">
          <w:rPr>
            <w:noProof/>
            <w:webHidden/>
          </w:rPr>
          <w:fldChar w:fldCharType="end"/>
        </w:r>
      </w:hyperlink>
    </w:p>
    <w:p w14:paraId="3EFFB3D4" w14:textId="333F1D59" w:rsidR="000A0207" w:rsidRDefault="00255983" w:rsidP="000A0207">
      <w:pPr>
        <w:pStyle w:val="TableofFigures"/>
        <w:tabs>
          <w:tab w:val="right" w:leader="dot" w:pos="9016"/>
        </w:tabs>
        <w:spacing w:line="360" w:lineRule="auto"/>
        <w:rPr>
          <w:rFonts w:eastAsiaTheme="minorEastAsia"/>
          <w:noProof/>
          <w:lang w:eastAsia="en-IE"/>
        </w:rPr>
      </w:pPr>
      <w:hyperlink w:anchor="_Toc36444957" w:history="1">
        <w:r w:rsidR="000A0207" w:rsidRPr="00446825">
          <w:rPr>
            <w:rStyle w:val="Hyperlink"/>
            <w:noProof/>
          </w:rPr>
          <w:t>Figure 35: Exert of unit test results</w:t>
        </w:r>
        <w:r w:rsidR="000A0207">
          <w:rPr>
            <w:noProof/>
            <w:webHidden/>
          </w:rPr>
          <w:tab/>
        </w:r>
        <w:r w:rsidR="000A0207">
          <w:rPr>
            <w:noProof/>
            <w:webHidden/>
          </w:rPr>
          <w:fldChar w:fldCharType="begin"/>
        </w:r>
        <w:r w:rsidR="000A0207">
          <w:rPr>
            <w:noProof/>
            <w:webHidden/>
          </w:rPr>
          <w:instrText xml:space="preserve"> PAGEREF _Toc36444957 \h </w:instrText>
        </w:r>
        <w:r w:rsidR="000A0207">
          <w:rPr>
            <w:noProof/>
            <w:webHidden/>
          </w:rPr>
        </w:r>
        <w:r w:rsidR="000A0207">
          <w:rPr>
            <w:noProof/>
            <w:webHidden/>
          </w:rPr>
          <w:fldChar w:fldCharType="separate"/>
        </w:r>
        <w:r w:rsidR="000A0207">
          <w:rPr>
            <w:noProof/>
            <w:webHidden/>
          </w:rPr>
          <w:t>81</w:t>
        </w:r>
        <w:r w:rsidR="000A0207">
          <w:rPr>
            <w:noProof/>
            <w:webHidden/>
          </w:rPr>
          <w:fldChar w:fldCharType="end"/>
        </w:r>
      </w:hyperlink>
    </w:p>
    <w:p w14:paraId="72A29538" w14:textId="150E21EE" w:rsidR="000A0207" w:rsidRDefault="00255983" w:rsidP="000A0207">
      <w:pPr>
        <w:pStyle w:val="TableofFigures"/>
        <w:tabs>
          <w:tab w:val="right" w:leader="dot" w:pos="9016"/>
        </w:tabs>
        <w:spacing w:line="360" w:lineRule="auto"/>
        <w:rPr>
          <w:rFonts w:eastAsiaTheme="minorEastAsia"/>
          <w:noProof/>
          <w:lang w:eastAsia="en-IE"/>
        </w:rPr>
      </w:pPr>
      <w:hyperlink w:anchor="_Toc36444958" w:history="1">
        <w:r w:rsidR="000A0207" w:rsidRPr="00446825">
          <w:rPr>
            <w:rStyle w:val="Hyperlink"/>
            <w:noProof/>
          </w:rPr>
          <w:t>Figure 36: Schematic for first test carried out for general testing</w:t>
        </w:r>
        <w:r w:rsidR="000A0207">
          <w:rPr>
            <w:noProof/>
            <w:webHidden/>
          </w:rPr>
          <w:tab/>
        </w:r>
        <w:r w:rsidR="000A0207">
          <w:rPr>
            <w:noProof/>
            <w:webHidden/>
          </w:rPr>
          <w:fldChar w:fldCharType="begin"/>
        </w:r>
        <w:r w:rsidR="000A0207">
          <w:rPr>
            <w:noProof/>
            <w:webHidden/>
          </w:rPr>
          <w:instrText xml:space="preserve"> PAGEREF _Toc36444958 \h </w:instrText>
        </w:r>
        <w:r w:rsidR="000A0207">
          <w:rPr>
            <w:noProof/>
            <w:webHidden/>
          </w:rPr>
        </w:r>
        <w:r w:rsidR="000A0207">
          <w:rPr>
            <w:noProof/>
            <w:webHidden/>
          </w:rPr>
          <w:fldChar w:fldCharType="separate"/>
        </w:r>
        <w:r w:rsidR="000A0207">
          <w:rPr>
            <w:noProof/>
            <w:webHidden/>
          </w:rPr>
          <w:t>83</w:t>
        </w:r>
        <w:r w:rsidR="000A0207">
          <w:rPr>
            <w:noProof/>
            <w:webHidden/>
          </w:rPr>
          <w:fldChar w:fldCharType="end"/>
        </w:r>
      </w:hyperlink>
    </w:p>
    <w:p w14:paraId="624370F0" w14:textId="4517D5F5" w:rsidR="000A0207" w:rsidRDefault="00255983" w:rsidP="000A0207">
      <w:pPr>
        <w:pStyle w:val="TableofFigures"/>
        <w:tabs>
          <w:tab w:val="right" w:leader="dot" w:pos="9016"/>
        </w:tabs>
        <w:spacing w:line="360" w:lineRule="auto"/>
        <w:rPr>
          <w:rFonts w:eastAsiaTheme="minorEastAsia"/>
          <w:noProof/>
          <w:lang w:eastAsia="en-IE"/>
        </w:rPr>
      </w:pPr>
      <w:hyperlink w:anchor="_Toc36444959" w:history="1">
        <w:r w:rsidR="000A0207" w:rsidRPr="00446825">
          <w:rPr>
            <w:rStyle w:val="Hyperlink"/>
            <w:noProof/>
          </w:rPr>
          <w:t>Figure 37: Question 1 of the questionnaire</w:t>
        </w:r>
        <w:r w:rsidR="000A0207">
          <w:rPr>
            <w:noProof/>
            <w:webHidden/>
          </w:rPr>
          <w:tab/>
        </w:r>
        <w:r w:rsidR="000A0207">
          <w:rPr>
            <w:noProof/>
            <w:webHidden/>
          </w:rPr>
          <w:fldChar w:fldCharType="begin"/>
        </w:r>
        <w:r w:rsidR="000A0207">
          <w:rPr>
            <w:noProof/>
            <w:webHidden/>
          </w:rPr>
          <w:instrText xml:space="preserve"> PAGEREF _Toc36444959 \h </w:instrText>
        </w:r>
        <w:r w:rsidR="000A0207">
          <w:rPr>
            <w:noProof/>
            <w:webHidden/>
          </w:rPr>
        </w:r>
        <w:r w:rsidR="000A0207">
          <w:rPr>
            <w:noProof/>
            <w:webHidden/>
          </w:rPr>
          <w:fldChar w:fldCharType="separate"/>
        </w:r>
        <w:r w:rsidR="000A0207">
          <w:rPr>
            <w:noProof/>
            <w:webHidden/>
          </w:rPr>
          <w:t>87</w:t>
        </w:r>
        <w:r w:rsidR="000A0207">
          <w:rPr>
            <w:noProof/>
            <w:webHidden/>
          </w:rPr>
          <w:fldChar w:fldCharType="end"/>
        </w:r>
      </w:hyperlink>
    </w:p>
    <w:p w14:paraId="5050A118" w14:textId="3459BFBB" w:rsidR="000A0207" w:rsidRDefault="00255983" w:rsidP="000A0207">
      <w:pPr>
        <w:pStyle w:val="TableofFigures"/>
        <w:tabs>
          <w:tab w:val="right" w:leader="dot" w:pos="9016"/>
        </w:tabs>
        <w:spacing w:line="360" w:lineRule="auto"/>
        <w:rPr>
          <w:rFonts w:eastAsiaTheme="minorEastAsia"/>
          <w:noProof/>
          <w:lang w:eastAsia="en-IE"/>
        </w:rPr>
      </w:pPr>
      <w:hyperlink w:anchor="_Toc36444960" w:history="1">
        <w:r w:rsidR="000A0207" w:rsidRPr="00446825">
          <w:rPr>
            <w:rStyle w:val="Hyperlink"/>
            <w:noProof/>
          </w:rPr>
          <w:t>Figure 38: Question 2 of the questionnaire</w:t>
        </w:r>
        <w:r w:rsidR="000A0207">
          <w:rPr>
            <w:noProof/>
            <w:webHidden/>
          </w:rPr>
          <w:tab/>
        </w:r>
        <w:r w:rsidR="000A0207">
          <w:rPr>
            <w:noProof/>
            <w:webHidden/>
          </w:rPr>
          <w:fldChar w:fldCharType="begin"/>
        </w:r>
        <w:r w:rsidR="000A0207">
          <w:rPr>
            <w:noProof/>
            <w:webHidden/>
          </w:rPr>
          <w:instrText xml:space="preserve"> PAGEREF _Toc36444960 \h </w:instrText>
        </w:r>
        <w:r w:rsidR="000A0207">
          <w:rPr>
            <w:noProof/>
            <w:webHidden/>
          </w:rPr>
        </w:r>
        <w:r w:rsidR="000A0207">
          <w:rPr>
            <w:noProof/>
            <w:webHidden/>
          </w:rPr>
          <w:fldChar w:fldCharType="separate"/>
        </w:r>
        <w:r w:rsidR="000A0207">
          <w:rPr>
            <w:noProof/>
            <w:webHidden/>
          </w:rPr>
          <w:t>88</w:t>
        </w:r>
        <w:r w:rsidR="000A0207">
          <w:rPr>
            <w:noProof/>
            <w:webHidden/>
          </w:rPr>
          <w:fldChar w:fldCharType="end"/>
        </w:r>
      </w:hyperlink>
    </w:p>
    <w:p w14:paraId="404103DD" w14:textId="6365CDAA" w:rsidR="000A0207" w:rsidRDefault="00255983" w:rsidP="000A0207">
      <w:pPr>
        <w:pStyle w:val="TableofFigures"/>
        <w:tabs>
          <w:tab w:val="right" w:leader="dot" w:pos="9016"/>
        </w:tabs>
        <w:spacing w:line="360" w:lineRule="auto"/>
        <w:rPr>
          <w:rFonts w:eastAsiaTheme="minorEastAsia"/>
          <w:noProof/>
          <w:lang w:eastAsia="en-IE"/>
        </w:rPr>
      </w:pPr>
      <w:hyperlink w:anchor="_Toc36444961" w:history="1">
        <w:r w:rsidR="000A0207" w:rsidRPr="00446825">
          <w:rPr>
            <w:rStyle w:val="Hyperlink"/>
            <w:noProof/>
          </w:rPr>
          <w:t>Figure 39: Question 3 of the questionnaire</w:t>
        </w:r>
        <w:r w:rsidR="000A0207">
          <w:rPr>
            <w:noProof/>
            <w:webHidden/>
          </w:rPr>
          <w:tab/>
        </w:r>
        <w:r w:rsidR="000A0207">
          <w:rPr>
            <w:noProof/>
            <w:webHidden/>
          </w:rPr>
          <w:fldChar w:fldCharType="begin"/>
        </w:r>
        <w:r w:rsidR="000A0207">
          <w:rPr>
            <w:noProof/>
            <w:webHidden/>
          </w:rPr>
          <w:instrText xml:space="preserve"> PAGEREF _Toc36444961 \h </w:instrText>
        </w:r>
        <w:r w:rsidR="000A0207">
          <w:rPr>
            <w:noProof/>
            <w:webHidden/>
          </w:rPr>
        </w:r>
        <w:r w:rsidR="000A0207">
          <w:rPr>
            <w:noProof/>
            <w:webHidden/>
          </w:rPr>
          <w:fldChar w:fldCharType="separate"/>
        </w:r>
        <w:r w:rsidR="000A0207">
          <w:rPr>
            <w:noProof/>
            <w:webHidden/>
          </w:rPr>
          <w:t>89</w:t>
        </w:r>
        <w:r w:rsidR="000A0207">
          <w:rPr>
            <w:noProof/>
            <w:webHidden/>
          </w:rPr>
          <w:fldChar w:fldCharType="end"/>
        </w:r>
      </w:hyperlink>
    </w:p>
    <w:p w14:paraId="193E0F94" w14:textId="3AE928A8" w:rsidR="000A0207" w:rsidRDefault="00255983" w:rsidP="000A0207">
      <w:pPr>
        <w:pStyle w:val="TableofFigures"/>
        <w:tabs>
          <w:tab w:val="right" w:leader="dot" w:pos="9016"/>
        </w:tabs>
        <w:spacing w:line="360" w:lineRule="auto"/>
        <w:rPr>
          <w:rFonts w:eastAsiaTheme="minorEastAsia"/>
          <w:noProof/>
          <w:lang w:eastAsia="en-IE"/>
        </w:rPr>
      </w:pPr>
      <w:hyperlink w:anchor="_Toc36444962" w:history="1">
        <w:r w:rsidR="000A0207" w:rsidRPr="00446825">
          <w:rPr>
            <w:rStyle w:val="Hyperlink"/>
            <w:noProof/>
          </w:rPr>
          <w:t>Figure 40: Question 4 of the questionnaire</w:t>
        </w:r>
        <w:r w:rsidR="000A0207">
          <w:rPr>
            <w:noProof/>
            <w:webHidden/>
          </w:rPr>
          <w:tab/>
        </w:r>
        <w:r w:rsidR="000A0207">
          <w:rPr>
            <w:noProof/>
            <w:webHidden/>
          </w:rPr>
          <w:fldChar w:fldCharType="begin"/>
        </w:r>
        <w:r w:rsidR="000A0207">
          <w:rPr>
            <w:noProof/>
            <w:webHidden/>
          </w:rPr>
          <w:instrText xml:space="preserve"> PAGEREF _Toc36444962 \h </w:instrText>
        </w:r>
        <w:r w:rsidR="000A0207">
          <w:rPr>
            <w:noProof/>
            <w:webHidden/>
          </w:rPr>
        </w:r>
        <w:r w:rsidR="000A0207">
          <w:rPr>
            <w:noProof/>
            <w:webHidden/>
          </w:rPr>
          <w:fldChar w:fldCharType="separate"/>
        </w:r>
        <w:r w:rsidR="000A0207">
          <w:rPr>
            <w:noProof/>
            <w:webHidden/>
          </w:rPr>
          <w:t>90</w:t>
        </w:r>
        <w:r w:rsidR="000A0207">
          <w:rPr>
            <w:noProof/>
            <w:webHidden/>
          </w:rPr>
          <w:fldChar w:fldCharType="end"/>
        </w:r>
      </w:hyperlink>
    </w:p>
    <w:p w14:paraId="7CE84F84" w14:textId="7A8E1370" w:rsidR="000A0207" w:rsidRDefault="00255983" w:rsidP="000A0207">
      <w:pPr>
        <w:pStyle w:val="TableofFigures"/>
        <w:tabs>
          <w:tab w:val="right" w:leader="dot" w:pos="9016"/>
        </w:tabs>
        <w:spacing w:line="360" w:lineRule="auto"/>
        <w:rPr>
          <w:rFonts w:eastAsiaTheme="minorEastAsia"/>
          <w:noProof/>
          <w:lang w:eastAsia="en-IE"/>
        </w:rPr>
      </w:pPr>
      <w:hyperlink w:anchor="_Toc36444963" w:history="1">
        <w:r w:rsidR="000A0207" w:rsidRPr="00446825">
          <w:rPr>
            <w:rStyle w:val="Hyperlink"/>
            <w:noProof/>
          </w:rPr>
          <w:t>Figure 41: Question 5 of the questionnaire</w:t>
        </w:r>
        <w:r w:rsidR="000A0207">
          <w:rPr>
            <w:noProof/>
            <w:webHidden/>
          </w:rPr>
          <w:tab/>
        </w:r>
        <w:r w:rsidR="000A0207">
          <w:rPr>
            <w:noProof/>
            <w:webHidden/>
          </w:rPr>
          <w:fldChar w:fldCharType="begin"/>
        </w:r>
        <w:r w:rsidR="000A0207">
          <w:rPr>
            <w:noProof/>
            <w:webHidden/>
          </w:rPr>
          <w:instrText xml:space="preserve"> PAGEREF _Toc36444963 \h </w:instrText>
        </w:r>
        <w:r w:rsidR="000A0207">
          <w:rPr>
            <w:noProof/>
            <w:webHidden/>
          </w:rPr>
        </w:r>
        <w:r w:rsidR="000A0207">
          <w:rPr>
            <w:noProof/>
            <w:webHidden/>
          </w:rPr>
          <w:fldChar w:fldCharType="separate"/>
        </w:r>
        <w:r w:rsidR="000A0207">
          <w:rPr>
            <w:noProof/>
            <w:webHidden/>
          </w:rPr>
          <w:t>90</w:t>
        </w:r>
        <w:r w:rsidR="000A0207">
          <w:rPr>
            <w:noProof/>
            <w:webHidden/>
          </w:rPr>
          <w:fldChar w:fldCharType="end"/>
        </w:r>
      </w:hyperlink>
    </w:p>
    <w:p w14:paraId="773F8857" w14:textId="59692F4F" w:rsidR="000A0207" w:rsidRDefault="00255983" w:rsidP="000A0207">
      <w:pPr>
        <w:pStyle w:val="TableofFigures"/>
        <w:tabs>
          <w:tab w:val="right" w:leader="dot" w:pos="9016"/>
        </w:tabs>
        <w:spacing w:line="360" w:lineRule="auto"/>
        <w:rPr>
          <w:rFonts w:eastAsiaTheme="minorEastAsia"/>
          <w:noProof/>
          <w:lang w:eastAsia="en-IE"/>
        </w:rPr>
      </w:pPr>
      <w:hyperlink w:anchor="_Toc36444964" w:history="1">
        <w:r w:rsidR="000A0207" w:rsidRPr="00446825">
          <w:rPr>
            <w:rStyle w:val="Hyperlink"/>
            <w:noProof/>
          </w:rPr>
          <w:t>Figure 42: Original Gantt chart</w:t>
        </w:r>
        <w:r w:rsidR="000A0207">
          <w:rPr>
            <w:noProof/>
            <w:webHidden/>
          </w:rPr>
          <w:tab/>
        </w:r>
        <w:r w:rsidR="000A0207">
          <w:rPr>
            <w:noProof/>
            <w:webHidden/>
          </w:rPr>
          <w:fldChar w:fldCharType="begin"/>
        </w:r>
        <w:r w:rsidR="000A0207">
          <w:rPr>
            <w:noProof/>
            <w:webHidden/>
          </w:rPr>
          <w:instrText xml:space="preserve"> PAGEREF _Toc36444964 \h </w:instrText>
        </w:r>
        <w:r w:rsidR="000A0207">
          <w:rPr>
            <w:noProof/>
            <w:webHidden/>
          </w:rPr>
        </w:r>
        <w:r w:rsidR="000A0207">
          <w:rPr>
            <w:noProof/>
            <w:webHidden/>
          </w:rPr>
          <w:fldChar w:fldCharType="separate"/>
        </w:r>
        <w:r w:rsidR="000A0207">
          <w:rPr>
            <w:noProof/>
            <w:webHidden/>
          </w:rPr>
          <w:t>95</w:t>
        </w:r>
        <w:r w:rsidR="000A0207">
          <w:rPr>
            <w:noProof/>
            <w:webHidden/>
          </w:rPr>
          <w:fldChar w:fldCharType="end"/>
        </w:r>
      </w:hyperlink>
    </w:p>
    <w:p w14:paraId="5B5E6884" w14:textId="46F8FBF6" w:rsidR="000A0207" w:rsidRDefault="00255983" w:rsidP="000A0207">
      <w:pPr>
        <w:pStyle w:val="TableofFigures"/>
        <w:tabs>
          <w:tab w:val="right" w:leader="dot" w:pos="9016"/>
        </w:tabs>
        <w:spacing w:line="360" w:lineRule="auto"/>
        <w:rPr>
          <w:rFonts w:eastAsiaTheme="minorEastAsia"/>
          <w:noProof/>
          <w:lang w:eastAsia="en-IE"/>
        </w:rPr>
      </w:pPr>
      <w:hyperlink w:anchor="_Toc36444965" w:history="1">
        <w:r w:rsidR="000A0207" w:rsidRPr="00446825">
          <w:rPr>
            <w:rStyle w:val="Hyperlink"/>
            <w:noProof/>
          </w:rPr>
          <w:t>Figure 43: Amended Gantt chart (Blue is original plan, Orange is what actually happened)</w:t>
        </w:r>
        <w:r w:rsidR="000A0207">
          <w:rPr>
            <w:noProof/>
            <w:webHidden/>
          </w:rPr>
          <w:tab/>
        </w:r>
        <w:r w:rsidR="000A0207">
          <w:rPr>
            <w:noProof/>
            <w:webHidden/>
          </w:rPr>
          <w:fldChar w:fldCharType="begin"/>
        </w:r>
        <w:r w:rsidR="000A0207">
          <w:rPr>
            <w:noProof/>
            <w:webHidden/>
          </w:rPr>
          <w:instrText xml:space="preserve"> PAGEREF _Toc36444965 \h </w:instrText>
        </w:r>
        <w:r w:rsidR="000A0207">
          <w:rPr>
            <w:noProof/>
            <w:webHidden/>
          </w:rPr>
        </w:r>
        <w:r w:rsidR="000A0207">
          <w:rPr>
            <w:noProof/>
            <w:webHidden/>
          </w:rPr>
          <w:fldChar w:fldCharType="separate"/>
        </w:r>
        <w:r w:rsidR="000A0207">
          <w:rPr>
            <w:noProof/>
            <w:webHidden/>
          </w:rPr>
          <w:t>97</w:t>
        </w:r>
        <w:r w:rsidR="000A0207">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0144DFE9"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F026E4">
          <w:rPr>
            <w:noProof/>
            <w:webHidden/>
          </w:rPr>
          <w:t>66</w:t>
        </w:r>
        <w:r w:rsidR="000B4CAD">
          <w:rPr>
            <w:noProof/>
            <w:webHidden/>
          </w:rPr>
          <w:fldChar w:fldCharType="end"/>
        </w:r>
      </w:hyperlink>
    </w:p>
    <w:p w14:paraId="04AD0BC9" w14:textId="11B80031" w:rsidR="000B4CAD" w:rsidRDefault="00255983"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F026E4">
          <w:rPr>
            <w:noProof/>
            <w:webHidden/>
          </w:rPr>
          <w:t>71</w:t>
        </w:r>
        <w:r w:rsidR="000B4CAD">
          <w:rPr>
            <w:noProof/>
            <w:webHidden/>
          </w:rPr>
          <w:fldChar w:fldCharType="end"/>
        </w:r>
      </w:hyperlink>
    </w:p>
    <w:p w14:paraId="7DA9DFE1" w14:textId="266714DE" w:rsidR="000B4CAD" w:rsidRDefault="00255983"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F026E4">
          <w:rPr>
            <w:noProof/>
            <w:webHidden/>
          </w:rPr>
          <w:t>71</w:t>
        </w:r>
        <w:r w:rsidR="000B4CAD">
          <w:rPr>
            <w:noProof/>
            <w:webHidden/>
          </w:rPr>
          <w:fldChar w:fldCharType="end"/>
        </w:r>
      </w:hyperlink>
    </w:p>
    <w:p w14:paraId="78FEADFA" w14:textId="0E0C0025" w:rsidR="000B4CAD" w:rsidRDefault="00255983"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F026E4">
          <w:rPr>
            <w:noProof/>
            <w:webHidden/>
          </w:rPr>
          <w:t>72</w:t>
        </w:r>
        <w:r w:rsidR="000B4CAD">
          <w:rPr>
            <w:noProof/>
            <w:webHidden/>
          </w:rPr>
          <w:fldChar w:fldCharType="end"/>
        </w:r>
      </w:hyperlink>
    </w:p>
    <w:p w14:paraId="5D6537BF" w14:textId="57A0B5DB" w:rsidR="000B4CAD" w:rsidRDefault="00255983"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F026E4">
          <w:rPr>
            <w:noProof/>
            <w:webHidden/>
          </w:rPr>
          <w:t>72</w:t>
        </w:r>
        <w:r w:rsidR="000B4CAD">
          <w:rPr>
            <w:noProof/>
            <w:webHidden/>
          </w:rPr>
          <w:fldChar w:fldCharType="end"/>
        </w:r>
      </w:hyperlink>
    </w:p>
    <w:p w14:paraId="0F1871D5" w14:textId="70832B43" w:rsidR="000B4CAD" w:rsidRDefault="00255983"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F026E4">
          <w:rPr>
            <w:noProof/>
            <w:webHidden/>
          </w:rPr>
          <w:t>73</w:t>
        </w:r>
        <w:r w:rsidR="000B4CAD">
          <w:rPr>
            <w:noProof/>
            <w:webHidden/>
          </w:rPr>
          <w:fldChar w:fldCharType="end"/>
        </w:r>
      </w:hyperlink>
    </w:p>
    <w:p w14:paraId="37D3AAE2" w14:textId="167A8265" w:rsidR="000B4CAD" w:rsidRDefault="00255983"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F026E4">
          <w:rPr>
            <w:noProof/>
            <w:webHidden/>
          </w:rPr>
          <w:t>73</w:t>
        </w:r>
        <w:r w:rsidR="000B4CAD">
          <w:rPr>
            <w:noProof/>
            <w:webHidden/>
          </w:rPr>
          <w:fldChar w:fldCharType="end"/>
        </w:r>
      </w:hyperlink>
    </w:p>
    <w:p w14:paraId="4E4F63E9" w14:textId="21FC1AB6" w:rsidR="000B4CAD" w:rsidRDefault="00255983"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F026E4">
          <w:rPr>
            <w:noProof/>
            <w:webHidden/>
          </w:rPr>
          <w:t>74</w:t>
        </w:r>
        <w:r w:rsidR="000B4CAD">
          <w:rPr>
            <w:noProof/>
            <w:webHidden/>
          </w:rPr>
          <w:fldChar w:fldCharType="end"/>
        </w:r>
      </w:hyperlink>
    </w:p>
    <w:p w14:paraId="56B8CA3E" w14:textId="3A51D2EF" w:rsidR="000B4CAD" w:rsidRDefault="00255983"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F026E4">
          <w:rPr>
            <w:noProof/>
            <w:webHidden/>
          </w:rPr>
          <w:t>74</w:t>
        </w:r>
        <w:r w:rsidR="000B4CAD">
          <w:rPr>
            <w:noProof/>
            <w:webHidden/>
          </w:rPr>
          <w:fldChar w:fldCharType="end"/>
        </w:r>
      </w:hyperlink>
    </w:p>
    <w:p w14:paraId="0A339C3F" w14:textId="195E95CF" w:rsidR="000B4CAD" w:rsidRDefault="00255983"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F026E4">
          <w:rPr>
            <w:noProof/>
            <w:webHidden/>
          </w:rPr>
          <w:t>75</w:t>
        </w:r>
        <w:r w:rsidR="000B4CAD">
          <w:rPr>
            <w:noProof/>
            <w:webHidden/>
          </w:rPr>
          <w:fldChar w:fldCharType="end"/>
        </w:r>
      </w:hyperlink>
    </w:p>
    <w:p w14:paraId="78FDC9B1" w14:textId="2CAC5505" w:rsidR="000B4CAD" w:rsidRDefault="00255983"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F026E4">
          <w:rPr>
            <w:noProof/>
            <w:webHidden/>
          </w:rPr>
          <w:t>76</w:t>
        </w:r>
        <w:r w:rsidR="000B4CAD">
          <w:rPr>
            <w:noProof/>
            <w:webHidden/>
          </w:rPr>
          <w:fldChar w:fldCharType="end"/>
        </w:r>
      </w:hyperlink>
    </w:p>
    <w:p w14:paraId="3B2F7CF8" w14:textId="78586533" w:rsidR="000B4CAD" w:rsidRDefault="00255983"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F026E4">
          <w:rPr>
            <w:noProof/>
            <w:webHidden/>
          </w:rPr>
          <w:t>76</w:t>
        </w:r>
        <w:r w:rsidR="000B4CAD">
          <w:rPr>
            <w:noProof/>
            <w:webHidden/>
          </w:rPr>
          <w:fldChar w:fldCharType="end"/>
        </w:r>
      </w:hyperlink>
    </w:p>
    <w:p w14:paraId="27D9FEB3" w14:textId="4DE17AE9" w:rsidR="000B4CAD" w:rsidRDefault="00255983"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F026E4">
          <w:rPr>
            <w:noProof/>
            <w:webHidden/>
          </w:rPr>
          <w:t>77</w:t>
        </w:r>
        <w:r w:rsidR="000B4CAD">
          <w:rPr>
            <w:noProof/>
            <w:webHidden/>
          </w:rPr>
          <w:fldChar w:fldCharType="end"/>
        </w:r>
      </w:hyperlink>
    </w:p>
    <w:p w14:paraId="710CF33D" w14:textId="4EC3AEBA" w:rsidR="000B4CAD" w:rsidRDefault="00255983"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F026E4">
          <w:rPr>
            <w:noProof/>
            <w:webHidden/>
          </w:rPr>
          <w:t>77</w:t>
        </w:r>
        <w:r w:rsidR="000B4CAD">
          <w:rPr>
            <w:noProof/>
            <w:webHidden/>
          </w:rPr>
          <w:fldChar w:fldCharType="end"/>
        </w:r>
      </w:hyperlink>
    </w:p>
    <w:p w14:paraId="18DC5FAD" w14:textId="232F06B0" w:rsidR="000B4CAD" w:rsidRDefault="00255983"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F026E4">
          <w:rPr>
            <w:noProof/>
            <w:webHidden/>
          </w:rPr>
          <w:t>78</w:t>
        </w:r>
        <w:r w:rsidR="000B4CAD">
          <w:rPr>
            <w:noProof/>
            <w:webHidden/>
          </w:rPr>
          <w:fldChar w:fldCharType="end"/>
        </w:r>
      </w:hyperlink>
    </w:p>
    <w:p w14:paraId="594F34B5" w14:textId="438786F1" w:rsidR="000B4CAD" w:rsidRDefault="00255983"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F026E4">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44B7927C"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F026E4">
          <w:rPr>
            <w:noProof/>
            <w:webHidden/>
          </w:rPr>
          <w:t>20</w:t>
        </w:r>
        <w:r w:rsidR="000B4CAD">
          <w:rPr>
            <w:noProof/>
            <w:webHidden/>
          </w:rPr>
          <w:fldChar w:fldCharType="end"/>
        </w:r>
      </w:hyperlink>
    </w:p>
    <w:p w14:paraId="648A6699" w14:textId="22049F88" w:rsidR="000B4CAD" w:rsidRDefault="00255983"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F026E4">
          <w:rPr>
            <w:noProof/>
            <w:webHidden/>
          </w:rPr>
          <w:t>23</w:t>
        </w:r>
        <w:r w:rsidR="000B4CAD">
          <w:rPr>
            <w:noProof/>
            <w:webHidden/>
          </w:rPr>
          <w:fldChar w:fldCharType="end"/>
        </w:r>
      </w:hyperlink>
    </w:p>
    <w:p w14:paraId="2C8EEB27" w14:textId="4CABA166" w:rsidR="000B4CAD" w:rsidRDefault="00255983"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F026E4">
          <w:rPr>
            <w:noProof/>
            <w:webHidden/>
          </w:rPr>
          <w:t>34</w:t>
        </w:r>
        <w:r w:rsidR="000B4CAD">
          <w:rPr>
            <w:noProof/>
            <w:webHidden/>
          </w:rPr>
          <w:fldChar w:fldCharType="end"/>
        </w:r>
      </w:hyperlink>
    </w:p>
    <w:p w14:paraId="01DFFC68" w14:textId="50578E03" w:rsidR="000B4CAD" w:rsidRDefault="00255983"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F026E4">
          <w:rPr>
            <w:noProof/>
            <w:webHidden/>
          </w:rPr>
          <w:t>42</w:t>
        </w:r>
        <w:r w:rsidR="000B4CAD">
          <w:rPr>
            <w:noProof/>
            <w:webHidden/>
          </w:rPr>
          <w:fldChar w:fldCharType="end"/>
        </w:r>
      </w:hyperlink>
    </w:p>
    <w:p w14:paraId="08E2CEF7" w14:textId="73688CD8" w:rsidR="000B4CAD" w:rsidRDefault="00255983"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F026E4">
          <w:rPr>
            <w:noProof/>
            <w:webHidden/>
          </w:rPr>
          <w:t>85</w:t>
        </w:r>
        <w:r w:rsidR="000B4CAD">
          <w:rPr>
            <w:noProof/>
            <w:webHidden/>
          </w:rPr>
          <w:fldChar w:fldCharType="end"/>
        </w:r>
      </w:hyperlink>
    </w:p>
    <w:p w14:paraId="002AA185" w14:textId="44E7B64B" w:rsidR="000B4CAD" w:rsidRDefault="00255983"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F026E4">
          <w:rPr>
            <w:noProof/>
            <w:webHidden/>
          </w:rPr>
          <w:t>86</w:t>
        </w:r>
        <w:r w:rsidR="000B4CAD">
          <w:rPr>
            <w:noProof/>
            <w:webHidden/>
          </w:rPr>
          <w:fldChar w:fldCharType="end"/>
        </w:r>
      </w:hyperlink>
    </w:p>
    <w:p w14:paraId="7E830FDE" w14:textId="3FB69E65" w:rsidR="000B4CAD" w:rsidRDefault="00255983"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F026E4">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01163D4E" w14:textId="2C3B500C" w:rsidR="00452013" w:rsidRDefault="00452013" w:rsidP="008A73E3"/>
    <w:p w14:paraId="74591F29" w14:textId="7CE3E8E5" w:rsidR="009B697E" w:rsidRDefault="009B697E" w:rsidP="009B697E">
      <w:pPr>
        <w:pStyle w:val="Heading1"/>
      </w:pPr>
      <w:bookmarkStart w:id="0" w:name="_Toc35939765"/>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939766"/>
      <w:r>
        <w:t>Project Background</w:t>
      </w:r>
      <w:bookmarkEnd w:id="1"/>
    </w:p>
    <w:p w14:paraId="1D51C2CE" w14:textId="64AB18E6" w:rsidR="00F04348" w:rsidRDefault="00F04348" w:rsidP="007B01AD"/>
    <w:p w14:paraId="461DC551" w14:textId="21FE6DFE"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w:t>
      </w:r>
      <w:r w:rsidR="00001FF1">
        <w:rPr>
          <w:rFonts w:asciiTheme="minorHAnsi" w:hAnsiTheme="minorHAnsi" w:cstheme="minorHAnsi"/>
          <w:b w:val="0"/>
          <w:bCs w:val="0"/>
          <w:sz w:val="22"/>
          <w:szCs w:val="22"/>
        </w:rPr>
        <w:t>experience</w:t>
      </w:r>
      <w:r w:rsidRPr="00351D8A">
        <w:rPr>
          <w:rFonts w:asciiTheme="minorHAnsi" w:hAnsiTheme="minorHAnsi" w:cstheme="minorHAnsi"/>
          <w:b w:val="0"/>
          <w:bCs w:val="0"/>
          <w:sz w:val="22"/>
          <w:szCs w:val="22"/>
        </w:rPr>
        <w:t xml:space="preser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In total there are about 30 million Europeans who are</w:t>
      </w:r>
      <w:r w:rsidR="00612C9A">
        <w:rPr>
          <w:rFonts w:asciiTheme="minorHAnsi" w:hAnsiTheme="minorHAnsi" w:cstheme="minorHAnsi"/>
          <w:b w:val="0"/>
          <w:bCs w:val="0"/>
          <w:sz w:val="22"/>
          <w:szCs w:val="22"/>
        </w:rPr>
        <w:t xml:space="preserve"> considered to be</w:t>
      </w:r>
      <w:r w:rsidRPr="00351D8A">
        <w:rPr>
          <w:rFonts w:asciiTheme="minorHAnsi" w:hAnsiTheme="minorHAnsi" w:cstheme="minorHAnsi"/>
          <w:b w:val="0"/>
          <w:bCs w:val="0"/>
          <w:sz w:val="22"/>
          <w:szCs w:val="22"/>
        </w:rPr>
        <w:t xml:space="preserve"> blind or partially sighted. Records show that in 2016 approximately 54,810 people in Ireland </w:t>
      </w:r>
      <w:r w:rsidR="00612C9A">
        <w:rPr>
          <w:rFonts w:asciiTheme="minorHAnsi" w:hAnsiTheme="minorHAnsi" w:cstheme="minorHAnsi"/>
          <w:b w:val="0"/>
          <w:bCs w:val="0"/>
          <w:sz w:val="22"/>
          <w:szCs w:val="22"/>
        </w:rPr>
        <w:t>were classified as having</w:t>
      </w:r>
      <w:r w:rsidRPr="00351D8A">
        <w:rPr>
          <w:rFonts w:asciiTheme="minorHAnsi" w:hAnsiTheme="minorHAnsi" w:cstheme="minorHAnsi"/>
          <w:b w:val="0"/>
          <w:bCs w:val="0"/>
          <w:sz w:val="22"/>
          <w:szCs w:val="22"/>
        </w:rPr>
        <w:t xml:space="preserve"> partial sight or </w:t>
      </w:r>
      <w:r w:rsidR="00612C9A">
        <w:rPr>
          <w:rFonts w:asciiTheme="minorHAnsi" w:hAnsiTheme="minorHAnsi" w:cstheme="minorHAnsi"/>
          <w:b w:val="0"/>
          <w:bCs w:val="0"/>
          <w:sz w:val="22"/>
          <w:szCs w:val="22"/>
        </w:rPr>
        <w:t>being</w:t>
      </w:r>
      <w:r w:rsidRPr="00351D8A">
        <w:rPr>
          <w:rFonts w:asciiTheme="minorHAnsi" w:hAnsiTheme="minorHAnsi" w:cstheme="minorHAnsi"/>
          <w:b w:val="0"/>
          <w:bCs w:val="0"/>
          <w:sz w:val="22"/>
          <w:szCs w:val="22"/>
        </w:rPr>
        <w:t xml:space="preserv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w:t>
      </w:r>
      <w:r w:rsidR="00612C9A">
        <w:rPr>
          <w:rFonts w:asciiTheme="minorHAnsi" w:hAnsiTheme="minorHAnsi" w:cstheme="minorHAnsi"/>
          <w:b w:val="0"/>
          <w:bCs w:val="0"/>
          <w:sz w:val="22"/>
          <w:szCs w:val="22"/>
        </w:rPr>
        <w:t>found around</w:t>
      </w:r>
      <w:r w:rsidRPr="00351D8A">
        <w:rPr>
          <w:rFonts w:asciiTheme="minorHAnsi" w:hAnsiTheme="minorHAnsi" w:cstheme="minorHAnsi"/>
          <w:b w:val="0"/>
          <w:bCs w:val="0"/>
          <w:sz w:val="22"/>
          <w:szCs w:val="22"/>
        </w:rPr>
        <w:t xml:space="preserve"> the world</w:t>
      </w:r>
      <w:r w:rsidR="00083A45">
        <w:rPr>
          <w:rFonts w:asciiTheme="minorHAnsi" w:hAnsiTheme="minorHAnsi" w:cstheme="minorHAnsi"/>
          <w:b w:val="0"/>
          <w:bCs w:val="0"/>
          <w:sz w:val="22"/>
          <w:szCs w:val="22"/>
        </w:rPr>
        <w:t>,</w:t>
      </w:r>
      <w:r w:rsidRPr="00351D8A">
        <w:rPr>
          <w:rFonts w:asciiTheme="minorHAnsi" w:hAnsiTheme="minorHAnsi" w:cstheme="minorHAnsi"/>
          <w:b w:val="0"/>
          <w:bCs w:val="0"/>
          <w:sz w:val="22"/>
          <w:szCs w:val="22"/>
        </w:rPr>
        <w:t xml:space="preserve"> </w:t>
      </w:r>
      <w:r w:rsidR="00436ECA">
        <w:rPr>
          <w:rFonts w:asciiTheme="minorHAnsi" w:hAnsiTheme="minorHAnsi" w:cstheme="minorHAnsi"/>
          <w:b w:val="0"/>
          <w:bCs w:val="0"/>
          <w:sz w:val="22"/>
          <w:szCs w:val="22"/>
        </w:rPr>
        <w:t>including</w:t>
      </w:r>
      <w:r w:rsidRPr="00351D8A">
        <w:rPr>
          <w:rFonts w:asciiTheme="minorHAnsi" w:hAnsiTheme="minorHAnsi" w:cstheme="minorHAnsi"/>
          <w:b w:val="0"/>
          <w:bCs w:val="0"/>
          <w:sz w:val="22"/>
          <w:szCs w:val="22"/>
        </w:rPr>
        <w:t xml:space="preserve"> cataracts and glaucoma. </w:t>
      </w:r>
    </w:p>
    <w:p w14:paraId="7F279B39" w14:textId="77777777" w:rsidR="00F04348" w:rsidRPr="00F04348" w:rsidRDefault="00F04348" w:rsidP="00F04348">
      <w:pPr>
        <w:spacing w:line="360" w:lineRule="auto"/>
        <w:rPr>
          <w:highlight w:val="lightGray"/>
        </w:rPr>
      </w:pPr>
    </w:p>
    <w:p w14:paraId="2D7AE201" w14:textId="3D93FBFC" w:rsidR="00F04348" w:rsidRPr="00F04348" w:rsidRDefault="00F04348" w:rsidP="00F04348">
      <w:pPr>
        <w:spacing w:line="360" w:lineRule="auto"/>
        <w:rPr>
          <w:highlight w:val="lightGray"/>
        </w:rPr>
      </w:pPr>
      <w:r w:rsidRPr="00351D8A">
        <w:t>Technology has</w:t>
      </w:r>
      <w:r w:rsidR="00AA1CD9">
        <w:t xml:space="preserve"> previously</w:t>
      </w:r>
      <w:r w:rsidRPr="00351D8A">
        <w:t xml:space="preserve">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w:t>
      </w:r>
      <w:r w:rsidR="00AA1CD9">
        <w:t xml:space="preserve"> research</w:t>
      </w:r>
      <w:r w:rsidRPr="00351D8A">
        <w:t xml:space="preserve"> section of this report</w:t>
      </w:r>
      <w:r w:rsidR="00AE4C85">
        <w:t xml:space="preserve">, including a look </w:t>
      </w:r>
      <w:r w:rsidR="00A33C10">
        <w:t xml:space="preserve">into </w:t>
      </w:r>
      <w:r w:rsidR="00AE4C85">
        <w:t xml:space="preserve">the acceptance of a particular assistive technology product within the </w:t>
      </w:r>
      <w:r w:rsidR="00AA1CD9">
        <w:t xml:space="preserve">visually impaired and blind </w:t>
      </w:r>
      <w:r w:rsidR="00AE4C85">
        <w:t>community</w:t>
      </w:r>
      <w:r w:rsidRPr="00351D8A">
        <w:t>. Using technology as a means of navigation can have many benefits for the blind and visually impaired. By simply attaching the hardware component of the intended system to their waist, the user can navigate</w:t>
      </w:r>
      <w:r w:rsidR="00AA1CD9">
        <w:t>,</w:t>
      </w:r>
      <w:r w:rsidRPr="00351D8A">
        <w:t xml:space="preserve"> with the help of the device</w:t>
      </w:r>
      <w:r w:rsidR="00AA1CD9">
        <w:t>,</w:t>
      </w:r>
      <w:r w:rsidRPr="00351D8A">
        <w:t xml:space="preserve"> in a </w:t>
      </w:r>
      <w:r w:rsidR="00351D8A" w:rsidRPr="00351D8A">
        <w:t>hands-free</w:t>
      </w:r>
      <w:r w:rsidRPr="00351D8A">
        <w:t xml:space="preserve"> manner, allowing them to also use the more traditional aids like a guide dog or white cane. </w:t>
      </w:r>
      <w:r w:rsidR="00435366">
        <w:t>As a result of this i</w:t>
      </w:r>
      <w:r w:rsidRPr="00351D8A">
        <w:t>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BA791D8"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w:t>
      </w:r>
      <w:r w:rsidR="00457413">
        <w:t xml:space="preserve">available </w:t>
      </w:r>
      <w:r w:rsidRPr="00351D8A">
        <w:t xml:space="preserve">about </w:t>
      </w:r>
      <w:r w:rsidR="00B76737">
        <w:t xml:space="preserve">using technology </w:t>
      </w:r>
      <w:r w:rsidR="00457413">
        <w:t>as</w:t>
      </w:r>
      <w:r w:rsidR="00B76737">
        <w:t xml:space="preserve"> </w:t>
      </w:r>
      <w:r w:rsidRPr="00351D8A">
        <w:t>assistive aids for the blind and visually impaired</w:t>
      </w:r>
      <w:r w:rsidR="00457413">
        <w:t>,</w:t>
      </w:r>
      <w:r w:rsidRPr="00351D8A">
        <w:t xml:space="preserve">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w:t>
      </w:r>
      <w:r w:rsidR="006C2B3A">
        <w:t xml:space="preserve">in </w:t>
      </w:r>
      <w:r w:rsidRPr="00351D8A">
        <w:t xml:space="preserve">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939767"/>
      <w:r w:rsidRPr="004A4F63">
        <w:lastRenderedPageBreak/>
        <w:t>Project Description</w:t>
      </w:r>
      <w:bookmarkEnd w:id="3"/>
    </w:p>
    <w:p w14:paraId="1F7DC215" w14:textId="368B677C" w:rsidR="00F04348" w:rsidRPr="004A4F63" w:rsidRDefault="00F04348" w:rsidP="007A7F1C"/>
    <w:p w14:paraId="38893E56" w14:textId="79D2EF05"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t>
      </w:r>
      <w:r w:rsidR="003A66C1">
        <w:t>is to</w:t>
      </w:r>
      <w:r w:rsidRPr="004A4F63">
        <w:t xml:space="preserve"> be used as an additional aid </w:t>
      </w:r>
      <w:r w:rsidR="00351D8A" w:rsidRPr="004A4F63">
        <w:t>to provide</w:t>
      </w:r>
      <w:r w:rsidRPr="004A4F63">
        <w:t xml:space="preserve"> a visually impaired or blind </w:t>
      </w:r>
      <w:r w:rsidR="00351D8A" w:rsidRPr="004A4F63">
        <w:t>user</w:t>
      </w:r>
      <w:r w:rsidRPr="004A4F63">
        <w:t xml:space="preserve"> </w:t>
      </w:r>
      <w:r w:rsidR="003A66C1">
        <w:t xml:space="preserve">with </w:t>
      </w:r>
      <w:r w:rsidRPr="004A4F63">
        <w:t>more independence while navigating around various environments.</w:t>
      </w:r>
    </w:p>
    <w:p w14:paraId="04292A49" w14:textId="77777777" w:rsidR="00F04348" w:rsidRPr="004A4F63" w:rsidRDefault="00F04348" w:rsidP="00F04348">
      <w:pPr>
        <w:spacing w:line="360" w:lineRule="auto"/>
      </w:pPr>
    </w:p>
    <w:p w14:paraId="3A47D91C" w14:textId="0719990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w:t>
      </w:r>
      <w:r w:rsidR="007F5ACB">
        <w:t>is</w:t>
      </w:r>
      <w:r w:rsidRPr="004A4F63">
        <w:t xml:space="preserve"> project. Creating</w:t>
      </w:r>
      <w:r w:rsidR="003E3E5E">
        <w:t xml:space="preserve"> and providing</w:t>
      </w:r>
      <w:r w:rsidRPr="004A4F63">
        <w:t xml:space="preserve"> accurate navigation instructions to the user </w:t>
      </w:r>
      <w:r w:rsidR="00351D8A" w:rsidRPr="004A4F63">
        <w:t>is</w:t>
      </w:r>
      <w:r w:rsidRPr="004A4F63">
        <w:t xml:space="preserve"> paramount in ensuring that the user feels safe when navigating with this device. If </w:t>
      </w:r>
      <w:r w:rsidR="001E378B">
        <w:t>an</w:t>
      </w:r>
      <w:r w:rsidRPr="004A4F63">
        <w:t xml:space="preserv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76AE896E" w:rsidR="00F04348" w:rsidRPr="004A4F63" w:rsidRDefault="00F04348" w:rsidP="00F04348">
      <w:pPr>
        <w:spacing w:line="360" w:lineRule="auto"/>
      </w:pPr>
      <w:r w:rsidRPr="004A4F63">
        <w:t>The approach for this project consist</w:t>
      </w:r>
      <w:r w:rsidR="001E378B">
        <w:t>ed</w:t>
      </w:r>
      <w:r w:rsidRPr="004A4F63">
        <w:t xml:space="preserve"> of the creation of prototypes. This prototype </w:t>
      </w:r>
      <w:r w:rsidR="001E378B">
        <w:t>is</w:t>
      </w:r>
      <w:r w:rsidRPr="004A4F63">
        <w:t xml:space="preserve"> a wearable device attached to the user. It </w:t>
      </w:r>
      <w:r w:rsidR="001E378B">
        <w:t>can be</w:t>
      </w:r>
      <w:r w:rsidRPr="004A4F63">
        <w:t xml:space="preserve"> attached to the user using Velcro </w:t>
      </w:r>
      <w:r w:rsidR="00280C82">
        <w:t>and</w:t>
      </w:r>
      <w:r w:rsidRPr="004A4F63">
        <w:t xml:space="preserve">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w:t>
      </w:r>
      <w:r w:rsidR="00D06408">
        <w:t>ere</w:t>
      </w:r>
      <w:r w:rsidRPr="004A4F63">
        <w:t xml:space="preserve"> then tested by various users to gain knowledge o</w:t>
      </w:r>
      <w:r w:rsidR="00D06408">
        <w:t xml:space="preserve">n </w:t>
      </w:r>
      <w:r w:rsidRPr="004A4F63">
        <w:t>their experiences. These user experiences and feedback w</w:t>
      </w:r>
      <w:r w:rsidR="00D06408">
        <w:t xml:space="preserve">ere </w:t>
      </w:r>
      <w:r w:rsidRPr="004A4F63">
        <w:t>then incorporated into changes made to the project. These steps w</w:t>
      </w:r>
      <w:r w:rsidR="00D06408">
        <w:t>ere</w:t>
      </w:r>
      <w:r w:rsidRPr="004A4F63">
        <w:t xml:space="preserve"> repeated until a robust and</w:t>
      </w:r>
      <w:r w:rsidR="00351D8A" w:rsidRPr="004A4F63">
        <w:t xml:space="preserve"> well</w:t>
      </w:r>
      <w:r w:rsidRPr="004A4F63">
        <w:t xml:space="preserve"> thought out project </w:t>
      </w:r>
      <w:r w:rsidR="00DA75F0">
        <w:t>wa</w:t>
      </w:r>
      <w:r w:rsidRPr="004A4F63">
        <w:t xml:space="preserve">s developed. This project </w:t>
      </w:r>
      <w:r w:rsidR="00D06408">
        <w:t>is</w:t>
      </w:r>
      <w:r w:rsidRPr="004A4F63">
        <w:t xml:space="preserve"> a feature driven development project</w:t>
      </w:r>
      <w:r w:rsidR="00351D8A" w:rsidRPr="004A4F63">
        <w:t>. In other words,</w:t>
      </w:r>
      <w:r w:rsidRPr="004A4F63">
        <w:t xml:space="preserve"> once a feature </w:t>
      </w:r>
      <w:r w:rsidR="00D06408">
        <w:t>wa</w:t>
      </w:r>
      <w:r w:rsidRPr="004A4F63">
        <w:t>s completed and tested it w</w:t>
      </w:r>
      <w:r w:rsidR="00D06408">
        <w:t>as</w:t>
      </w:r>
      <w:r w:rsidRPr="004A4F63">
        <w:t xml:space="preserv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923CC5D" w:rsidR="007B01AD" w:rsidRDefault="00F04348" w:rsidP="008A4DAC">
      <w:pPr>
        <w:pStyle w:val="Caption"/>
        <w:jc w:val="center"/>
        <w:rPr>
          <w:rFonts w:cstheme="minorHAnsi"/>
        </w:rPr>
      </w:pPr>
      <w:bookmarkStart w:id="4" w:name="_Toc26621553"/>
      <w:bookmarkStart w:id="5" w:name="_Ref34462912"/>
      <w:bookmarkStart w:id="6" w:name="_Toc36444923"/>
      <w:r w:rsidRPr="004A4F63">
        <w:t xml:space="preserve">Figure </w:t>
      </w:r>
      <w:r w:rsidR="00255983">
        <w:fldChar w:fldCharType="begin"/>
      </w:r>
      <w:r w:rsidR="00255983">
        <w:instrText xml:space="preserve"> SEQ Figure \* ARABIC </w:instrText>
      </w:r>
      <w:r w:rsidR="00255983">
        <w:fldChar w:fldCharType="separate"/>
      </w:r>
      <w:r w:rsidR="00C951E0">
        <w:rPr>
          <w:noProof/>
        </w:rPr>
        <w:t>1</w:t>
      </w:r>
      <w:r w:rsidR="00255983">
        <w:rPr>
          <w:noProof/>
        </w:rPr>
        <w:fldChar w:fldCharType="end"/>
      </w:r>
      <w:r w:rsidRPr="004A4F63">
        <w:t>: Example of</w:t>
      </w:r>
      <w:r w:rsidR="006B522E">
        <w:t xml:space="preserve"> a</w:t>
      </w:r>
      <w:r w:rsidRPr="004A4F63">
        <w:t xml:space="preserve">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939768"/>
      <w:r w:rsidRPr="00DE294E">
        <w:t>Project Objectives</w:t>
      </w:r>
      <w:bookmarkEnd w:id="7"/>
    </w:p>
    <w:p w14:paraId="2AACC9B5" w14:textId="77777777" w:rsidR="00351D8A" w:rsidRDefault="00351D8A" w:rsidP="00F04348">
      <w:pPr>
        <w:spacing w:line="360" w:lineRule="auto"/>
      </w:pPr>
    </w:p>
    <w:p w14:paraId="159CB8B3" w14:textId="367F1088" w:rsidR="00F04348" w:rsidRPr="00CC29C9" w:rsidRDefault="00F04348" w:rsidP="00F04348">
      <w:pPr>
        <w:spacing w:line="360" w:lineRule="auto"/>
      </w:pPr>
      <w:r w:rsidRPr="00CC29C9">
        <w:t>The overall aim of th</w:t>
      </w:r>
      <w:r w:rsidR="0001310C">
        <w:t>is</w:t>
      </w:r>
      <w:r w:rsidRPr="00CC29C9">
        <w:t xml:space="preserv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21E0CDE4" w:rsidR="00F04348" w:rsidRPr="00F04348" w:rsidRDefault="00F04348" w:rsidP="00F04348">
      <w:pPr>
        <w:spacing w:line="360" w:lineRule="auto"/>
        <w:rPr>
          <w:highlight w:val="lightGray"/>
        </w:rPr>
      </w:pPr>
      <w:r w:rsidRPr="00CC29C9">
        <w:t>The goal of this project is to provide intuitive and easy to understand instructions to the user that allow</w:t>
      </w:r>
      <w:r w:rsidR="00C75509">
        <w:t>s</w:t>
      </w:r>
      <w:r w:rsidRPr="00CC29C9">
        <w:t xml:space="preserve"> them to navigate an unfamiliar environment safely. The development of this project w</w:t>
      </w:r>
      <w:r w:rsidR="00C87A15">
        <w:t>as</w:t>
      </w:r>
      <w:r w:rsidRPr="00CC29C9">
        <w:t xml:space="preserve"> hugely user centred meaning that the type of user that </w:t>
      </w:r>
      <w:r w:rsidR="00C87A15">
        <w:t>wou</w:t>
      </w:r>
      <w:r w:rsidRPr="00CC29C9">
        <w:t>l</w:t>
      </w:r>
      <w:r w:rsidR="00C87A15">
        <w:t>d</w:t>
      </w:r>
      <w:r w:rsidRPr="00CC29C9">
        <w:t xml:space="preserve"> use this system w</w:t>
      </w:r>
      <w:r w:rsidR="00C87A15">
        <w:t>as</w:t>
      </w:r>
      <w:r w:rsidRPr="00CC29C9">
        <w:t xml:space="preserve"> kept in mind throughout the development of this project. As this project’s aim is to help the user navigate their environment it </w:t>
      </w:r>
      <w:r w:rsidR="00043BC1">
        <w:t>was</w:t>
      </w:r>
      <w:r w:rsidRPr="00CC29C9">
        <w:t xml:space="preserve"> essential that the projects research, design and development </w:t>
      </w:r>
      <w:r w:rsidR="00043BC1">
        <w:t>was</w:t>
      </w:r>
      <w:r w:rsidRPr="00CC29C9">
        <w:t xml:space="preserve"> implemented with the user in mind. The user and their experience</w:t>
      </w:r>
      <w:r w:rsidR="00043BC1">
        <w:t>s</w:t>
      </w:r>
      <w:r w:rsidRPr="00CC29C9">
        <w:t xml:space="preserve"> w</w:t>
      </w:r>
      <w:r w:rsidR="00C87A15">
        <w:t>ere</w:t>
      </w:r>
      <w:r w:rsidRPr="00CC29C9">
        <w:t xml:space="preserv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6F89B6F1" w:rsidR="00F04348" w:rsidRPr="00F04348" w:rsidRDefault="00F04348" w:rsidP="00F04348">
      <w:pPr>
        <w:spacing w:line="360" w:lineRule="auto"/>
        <w:rPr>
          <w:highlight w:val="lightGray"/>
        </w:rPr>
      </w:pPr>
      <w:r w:rsidRPr="000E2AE6">
        <w:t xml:space="preserve">To achieve the goals </w:t>
      </w:r>
      <w:r w:rsidR="00C87A15">
        <w:t xml:space="preserve">set out for </w:t>
      </w:r>
      <w:r w:rsidRPr="000E2AE6">
        <w:t xml:space="preserve">this project milestones, presented </w:t>
      </w:r>
      <w:r w:rsidRPr="007C26E3">
        <w:t xml:space="preserve">in chapter 6 of this report, </w:t>
      </w:r>
      <w:r w:rsidR="00C87A15">
        <w:t>were</w:t>
      </w:r>
      <w:r w:rsidRPr="007C26E3">
        <w:t xml:space="preserve"> set, and planning </w:t>
      </w:r>
      <w:r w:rsidR="00C87A15">
        <w:t>was</w:t>
      </w:r>
      <w:r w:rsidRPr="007C26E3">
        <w:t xml:space="preserve">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w:t>
      </w:r>
      <w:r w:rsidR="00C87A15">
        <w:t>d</w:t>
      </w:r>
      <w:r w:rsidRPr="000E2AE6">
        <w:t xml:space="preserve"> planning ahead and setting out what need</w:t>
      </w:r>
      <w:r w:rsidR="00C87A15">
        <w:t>ed</w:t>
      </w:r>
      <w:r w:rsidRPr="000E2AE6">
        <w:t xml:space="preserve"> to be done with</w:t>
      </w:r>
      <w:r w:rsidR="000E2AE6" w:rsidRPr="000E2AE6">
        <w:t>in</w:t>
      </w:r>
      <w:r w:rsidRPr="000E2AE6">
        <w:t xml:space="preserve"> the project to complete it. </w:t>
      </w:r>
      <w:r w:rsidR="000E2AE6" w:rsidRPr="000E2AE6">
        <w:t>Both of these techniques</w:t>
      </w:r>
      <w:r w:rsidRPr="000E2AE6">
        <w:t xml:space="preserve"> ensure</w:t>
      </w:r>
      <w:r w:rsidR="00C87A15">
        <w:t>d</w:t>
      </w:r>
      <w:r w:rsidRPr="000E2AE6">
        <w:t xml:space="preserve"> that the final project version </w:t>
      </w:r>
      <w:r w:rsidR="00C87A15">
        <w:t>wa</w:t>
      </w:r>
      <w:r w:rsidRPr="000E2AE6">
        <w:t>s completed</w:t>
      </w:r>
      <w:r w:rsidR="00F35684">
        <w:t xml:space="preserve"> on time</w:t>
      </w:r>
      <w:r w:rsidRPr="000E2AE6">
        <w:t xml:space="preserve"> </w:t>
      </w:r>
      <w:r w:rsidR="00C51276">
        <w:t xml:space="preserve">and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304476FD" w:rsidR="00F04348" w:rsidRPr="0069390A" w:rsidRDefault="00F04348" w:rsidP="00F04348">
      <w:pPr>
        <w:spacing w:line="360" w:lineRule="auto"/>
      </w:pPr>
      <w:r w:rsidRPr="0069390A">
        <w:lastRenderedPageBreak/>
        <w:t>The purpose of this project is to help the visually impaired or blind user navigate</w:t>
      </w:r>
      <w:r w:rsidR="00412E39">
        <w:t xml:space="preserve"> around</w:t>
      </w:r>
      <w:r w:rsidRPr="0069390A">
        <w:t xml:space="preserve"> obstacles in their everyday life with a wearable device. This project show</w:t>
      </w:r>
      <w:r w:rsidR="00C87A15">
        <w:t>s</w:t>
      </w:r>
      <w:r w:rsidRPr="0069390A">
        <w:t xml:space="preserve">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939769"/>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bookmarkStart w:id="16" w:name="_Toc35871685"/>
      <w:bookmarkStart w:id="17" w:name="_Toc35939770"/>
      <w:r w:rsidRPr="00C20C94">
        <w:rPr>
          <w:sz w:val="24"/>
          <w:szCs w:val="24"/>
        </w:rPr>
        <w:t>1.4.1 Introduction</w:t>
      </w:r>
      <w:bookmarkEnd w:id="9"/>
      <w:bookmarkEnd w:id="10"/>
      <w:bookmarkEnd w:id="11"/>
      <w:bookmarkEnd w:id="12"/>
      <w:bookmarkEnd w:id="13"/>
      <w:bookmarkEnd w:id="14"/>
      <w:bookmarkEnd w:id="15"/>
      <w:bookmarkEnd w:id="16"/>
      <w:bookmarkEnd w:id="17"/>
    </w:p>
    <w:p w14:paraId="7ACF1FD7" w14:textId="770570E4" w:rsidR="00C20C94" w:rsidRDefault="00C20C94" w:rsidP="00C20C94">
      <w:pPr>
        <w:rPr>
          <w:highlight w:val="yellow"/>
        </w:rPr>
      </w:pPr>
    </w:p>
    <w:p w14:paraId="3A9B7B0C" w14:textId="744FDF8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w:t>
      </w:r>
      <w:r w:rsidR="00C2029C">
        <w:t>,</w:t>
      </w:r>
      <w:r>
        <w:t xml:space="preserve"> for example time or technologies. This section identif</w:t>
      </w:r>
      <w:r w:rsidR="00235EAC">
        <w:t>ies</w:t>
      </w:r>
      <w:r>
        <w:t xml:space="preserve">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8" w:name="_Toc32828462"/>
      <w:bookmarkStart w:id="19" w:name="_Toc33510304"/>
      <w:bookmarkStart w:id="20" w:name="_Toc34725454"/>
      <w:bookmarkStart w:id="21" w:name="_Toc35099809"/>
      <w:bookmarkStart w:id="22" w:name="_Toc35170013"/>
      <w:bookmarkStart w:id="23" w:name="_Toc35521219"/>
      <w:bookmarkStart w:id="24" w:name="_Toc35609546"/>
      <w:bookmarkStart w:id="25" w:name="_Toc35871686"/>
      <w:bookmarkStart w:id="26" w:name="_Toc35939771"/>
      <w:r w:rsidRPr="005D3B2D">
        <w:rPr>
          <w:sz w:val="24"/>
          <w:szCs w:val="24"/>
        </w:rPr>
        <w:t xml:space="preserve">1.4.2 </w:t>
      </w:r>
      <w:bookmarkEnd w:id="18"/>
      <w:bookmarkEnd w:id="19"/>
      <w:r w:rsidR="00761814">
        <w:rPr>
          <w:sz w:val="24"/>
          <w:szCs w:val="24"/>
        </w:rPr>
        <w:t>Time Constraints</w:t>
      </w:r>
      <w:bookmarkEnd w:id="20"/>
      <w:bookmarkEnd w:id="21"/>
      <w:bookmarkEnd w:id="22"/>
      <w:bookmarkEnd w:id="23"/>
      <w:bookmarkEnd w:id="24"/>
      <w:bookmarkEnd w:id="25"/>
      <w:bookmarkEnd w:id="26"/>
    </w:p>
    <w:p w14:paraId="479EEF86" w14:textId="3757C3EB" w:rsidR="005D3B2D" w:rsidRPr="005D3B2D" w:rsidRDefault="005D3B2D" w:rsidP="005D3B2D">
      <w:pPr>
        <w:spacing w:line="240" w:lineRule="auto"/>
      </w:pPr>
    </w:p>
    <w:p w14:paraId="48CE0C3B" w14:textId="16CF106D" w:rsidR="0087235D" w:rsidRPr="005D3B2D" w:rsidRDefault="005D3B2D" w:rsidP="005D3B2D">
      <w:pPr>
        <w:spacing w:line="360" w:lineRule="auto"/>
      </w:pPr>
      <w:r w:rsidRPr="005D3B2D">
        <w:t>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w:t>
      </w:r>
      <w:r w:rsidR="00C87A15">
        <w:t>as</w:t>
      </w:r>
      <w:r w:rsidRPr="005D3B2D">
        <w:t xml:space="preserv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7" w:name="_Toc32828463"/>
      <w:bookmarkStart w:id="28" w:name="_Toc33510305"/>
      <w:bookmarkStart w:id="29" w:name="_Toc34725455"/>
      <w:bookmarkStart w:id="30" w:name="_Toc35099810"/>
      <w:bookmarkStart w:id="31" w:name="_Toc35170014"/>
      <w:bookmarkStart w:id="32" w:name="_Toc35521220"/>
      <w:bookmarkStart w:id="33" w:name="_Toc35609547"/>
      <w:bookmarkStart w:id="34" w:name="_Toc35871687"/>
      <w:bookmarkStart w:id="35"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7"/>
      <w:bookmarkEnd w:id="28"/>
      <w:bookmarkEnd w:id="29"/>
      <w:bookmarkEnd w:id="30"/>
      <w:bookmarkEnd w:id="31"/>
      <w:bookmarkEnd w:id="32"/>
      <w:bookmarkEnd w:id="33"/>
      <w:bookmarkEnd w:id="34"/>
      <w:bookmarkEnd w:id="35"/>
    </w:p>
    <w:p w14:paraId="433453FC" w14:textId="4986BE8B" w:rsidR="005D3B2D" w:rsidRDefault="005D3B2D" w:rsidP="005D3B2D">
      <w:pPr>
        <w:rPr>
          <w:highlight w:val="yellow"/>
        </w:rPr>
      </w:pPr>
    </w:p>
    <w:p w14:paraId="5148A5B9" w14:textId="2A9B1E86" w:rsidR="005D3B2D" w:rsidRDefault="005D3B2D" w:rsidP="005D3B2D">
      <w:pPr>
        <w:spacing w:line="360" w:lineRule="auto"/>
      </w:pPr>
      <w:r w:rsidRPr="005D3B2D">
        <w:t xml:space="preserve">Another risk associated with this project is that the chosen model </w:t>
      </w:r>
      <w:r w:rsidR="00C87A15">
        <w:t>may</w:t>
      </w:r>
      <w:r w:rsidRPr="005D3B2D">
        <w:t xml:space="preserve"> not detect objects as predicted. </w:t>
      </w:r>
      <w:r>
        <w:t>The intended use of the detection model is to detect obstacles, such as people and furniture, in the user’s path. The possible problems include:</w:t>
      </w:r>
    </w:p>
    <w:p w14:paraId="49A5AAD5" w14:textId="5AAE0831" w:rsidR="005D3B2D" w:rsidRDefault="005D3B2D" w:rsidP="005D3B2D">
      <w:pPr>
        <w:pStyle w:val="ListParagraph"/>
        <w:numPr>
          <w:ilvl w:val="0"/>
          <w:numId w:val="8"/>
        </w:numPr>
        <w:spacing w:line="360" w:lineRule="auto"/>
      </w:pPr>
      <w:r>
        <w:t xml:space="preserve">Model misidentifying objects in low </w:t>
      </w:r>
      <w:r w:rsidR="00235EAC">
        <w:t xml:space="preserve">or over saturated light </w:t>
      </w:r>
      <w:r>
        <w:t>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2D6EF1A3" w:rsidR="005D3B2D" w:rsidRPr="005D3B2D" w:rsidRDefault="005D3B2D" w:rsidP="005D3B2D">
      <w:pPr>
        <w:spacing w:line="360" w:lineRule="auto"/>
      </w:pPr>
      <w:r>
        <w:t>To help avoid these problems solutions of how to detect other, unidentified, objects w</w:t>
      </w:r>
      <w:r w:rsidR="00C87A15">
        <w:t xml:space="preserve">ere </w:t>
      </w:r>
      <w:r>
        <w:t>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6" w:name="_Toc32828464"/>
      <w:bookmarkStart w:id="37" w:name="_Toc33510306"/>
      <w:bookmarkStart w:id="38" w:name="_Toc34725456"/>
      <w:bookmarkStart w:id="39" w:name="_Toc35099811"/>
      <w:bookmarkStart w:id="40" w:name="_Toc35170015"/>
      <w:bookmarkStart w:id="41" w:name="_Toc35521221"/>
      <w:bookmarkStart w:id="42" w:name="_Toc35609548"/>
      <w:bookmarkStart w:id="43" w:name="_Toc35871688"/>
      <w:bookmarkStart w:id="44" w:name="_Toc35939773"/>
      <w:r w:rsidRPr="00DE294E">
        <w:rPr>
          <w:sz w:val="24"/>
          <w:szCs w:val="24"/>
        </w:rPr>
        <w:t>1.4.</w:t>
      </w:r>
      <w:r w:rsidR="0087235D" w:rsidRPr="00DE294E">
        <w:rPr>
          <w:sz w:val="24"/>
          <w:szCs w:val="24"/>
        </w:rPr>
        <w:t>4</w:t>
      </w:r>
      <w:r w:rsidRPr="00DE294E">
        <w:rPr>
          <w:sz w:val="24"/>
          <w:szCs w:val="24"/>
        </w:rPr>
        <w:t xml:space="preserve"> Real Time Navigation</w:t>
      </w:r>
      <w:bookmarkEnd w:id="36"/>
      <w:bookmarkEnd w:id="37"/>
      <w:bookmarkEnd w:id="38"/>
      <w:bookmarkEnd w:id="39"/>
      <w:bookmarkEnd w:id="40"/>
      <w:bookmarkEnd w:id="41"/>
      <w:bookmarkEnd w:id="42"/>
      <w:bookmarkEnd w:id="43"/>
      <w:bookmarkEnd w:id="44"/>
    </w:p>
    <w:p w14:paraId="64607792" w14:textId="63D80696" w:rsidR="0087235D" w:rsidRDefault="0087235D" w:rsidP="0087235D">
      <w:pPr>
        <w:rPr>
          <w:highlight w:val="yellow"/>
        </w:rPr>
      </w:pPr>
    </w:p>
    <w:p w14:paraId="71818D91" w14:textId="09FB8DAC"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 xml:space="preserve">This </w:t>
      </w:r>
      <w:r w:rsidR="00C87A15">
        <w:t>was</w:t>
      </w:r>
      <w:r w:rsidR="00DE294E">
        <w:t xml:space="preserv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w:t>
      </w:r>
      <w:r w:rsidR="00A36FCF">
        <w:t>ing</w:t>
      </w:r>
      <w:r w:rsidR="00DE294E">
        <w:t xml:space="preserve"> produced. Different solutions to overcome this issue need</w:t>
      </w:r>
      <w:r w:rsidR="00C87A15">
        <w:t>ed</w:t>
      </w:r>
      <w:r w:rsidR="00DE294E">
        <w:t xml:space="preserve">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5" w:name="_Toc32828465"/>
      <w:bookmarkStart w:id="46" w:name="_Toc33510307"/>
      <w:bookmarkStart w:id="47" w:name="_Toc34725457"/>
      <w:bookmarkStart w:id="48" w:name="_Toc35099812"/>
      <w:bookmarkStart w:id="49" w:name="_Toc35170016"/>
      <w:bookmarkStart w:id="50" w:name="_Toc35521222"/>
      <w:bookmarkStart w:id="51" w:name="_Toc35609549"/>
      <w:bookmarkStart w:id="52" w:name="_Toc35871689"/>
      <w:bookmarkStart w:id="53" w:name="_Toc35939774"/>
      <w:r w:rsidRPr="00870C97">
        <w:rPr>
          <w:sz w:val="24"/>
          <w:szCs w:val="24"/>
        </w:rPr>
        <w:t>1.4.</w:t>
      </w:r>
      <w:r w:rsidR="0087235D">
        <w:rPr>
          <w:sz w:val="24"/>
          <w:szCs w:val="24"/>
        </w:rPr>
        <w:t>5</w:t>
      </w:r>
      <w:r w:rsidRPr="00870C97">
        <w:rPr>
          <w:sz w:val="24"/>
          <w:szCs w:val="24"/>
        </w:rPr>
        <w:t xml:space="preserve"> New Technologies</w:t>
      </w:r>
      <w:bookmarkEnd w:id="45"/>
      <w:bookmarkEnd w:id="46"/>
      <w:bookmarkEnd w:id="47"/>
      <w:bookmarkEnd w:id="48"/>
      <w:bookmarkEnd w:id="49"/>
      <w:bookmarkEnd w:id="50"/>
      <w:bookmarkEnd w:id="51"/>
      <w:bookmarkEnd w:id="52"/>
      <w:bookmarkEnd w:id="53"/>
    </w:p>
    <w:p w14:paraId="5C2B4918" w14:textId="03A015C2" w:rsidR="00804330" w:rsidRDefault="00804330" w:rsidP="00804330">
      <w:pPr>
        <w:rPr>
          <w:highlight w:val="yellow"/>
        </w:rPr>
      </w:pPr>
    </w:p>
    <w:p w14:paraId="2F6F6681" w14:textId="18B1126E"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w:t>
      </w:r>
      <w:r w:rsidR="00F63290">
        <w:t xml:space="preserve"> have</w:t>
      </w:r>
      <w:r>
        <w:t xml:space="preserve"> be</w:t>
      </w:r>
      <w:r w:rsidR="00F63290">
        <w:t>en</w:t>
      </w:r>
      <w:r>
        <w:t xml:space="preserve"> found. This type of change can change the plan for the project. As technologies </w:t>
      </w:r>
      <w:r w:rsidR="00CD2197">
        <w:t>were</w:t>
      </w:r>
      <w:r>
        <w:t xml:space="preserve"> researched, the risks associated with the technologies </w:t>
      </w:r>
      <w:r w:rsidR="00FC40E0">
        <w:t>needed</w:t>
      </w:r>
      <w:r>
        <w:t xml:space="preserve">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4" w:name="_Toc32828466"/>
      <w:bookmarkStart w:id="55" w:name="_Toc33510308"/>
      <w:bookmarkStart w:id="56" w:name="_Toc34725458"/>
      <w:bookmarkStart w:id="57" w:name="_Toc35099813"/>
      <w:bookmarkStart w:id="58" w:name="_Toc35170017"/>
      <w:bookmarkStart w:id="59" w:name="_Toc35521223"/>
      <w:bookmarkStart w:id="60" w:name="_Toc35609550"/>
      <w:bookmarkStart w:id="61" w:name="_Toc35871690"/>
      <w:bookmarkStart w:id="62" w:name="_Toc35939775"/>
      <w:r w:rsidRPr="0087235D">
        <w:rPr>
          <w:sz w:val="24"/>
          <w:szCs w:val="24"/>
        </w:rPr>
        <w:t>1.4.</w:t>
      </w:r>
      <w:r w:rsidR="0087235D">
        <w:rPr>
          <w:sz w:val="24"/>
          <w:szCs w:val="24"/>
        </w:rPr>
        <w:t>6</w:t>
      </w:r>
      <w:r w:rsidRPr="0087235D">
        <w:rPr>
          <w:sz w:val="24"/>
          <w:szCs w:val="24"/>
        </w:rPr>
        <w:t xml:space="preserve"> Conclusion</w:t>
      </w:r>
      <w:bookmarkEnd w:id="54"/>
      <w:bookmarkEnd w:id="55"/>
      <w:bookmarkEnd w:id="56"/>
      <w:bookmarkEnd w:id="57"/>
      <w:bookmarkEnd w:id="58"/>
      <w:bookmarkEnd w:id="59"/>
      <w:bookmarkEnd w:id="60"/>
      <w:bookmarkEnd w:id="61"/>
      <w:bookmarkEnd w:id="62"/>
    </w:p>
    <w:p w14:paraId="050F9667" w14:textId="568BDDCE" w:rsidR="005524B5" w:rsidRDefault="005524B5" w:rsidP="005524B5">
      <w:pPr>
        <w:rPr>
          <w:highlight w:val="yellow"/>
        </w:rPr>
      </w:pPr>
    </w:p>
    <w:p w14:paraId="4EC91DC6" w14:textId="202EE5D8"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w:t>
      </w:r>
      <w:r>
        <w:lastRenderedPageBreak/>
        <w:t>due to the computing power of the device the program is running on. In an effort to mitigate this risk considerations w</w:t>
      </w:r>
      <w:r w:rsidR="00C87A15">
        <w:t>ere</w:t>
      </w:r>
      <w:r>
        <w:t xml:space="preserve"> made for this. As well as that, a coherent plan w</w:t>
      </w:r>
      <w:r w:rsidR="00C87A15">
        <w:t>as</w:t>
      </w:r>
      <w:r>
        <w:t xml:space="preserve"> developed to help reduce the risks associated with this project and eliminate issues relat</w:t>
      </w:r>
      <w:r w:rsidR="00C87A15">
        <w:t>ing</w:t>
      </w:r>
      <w:r>
        <w:t xml:space="preserve"> to </w:t>
      </w:r>
      <w:r w:rsidR="00C87A15">
        <w:t xml:space="preserve">the </w:t>
      </w:r>
      <w:r>
        <w:t xml:space="preserve">timing </w:t>
      </w:r>
      <w:r w:rsidR="00C87A15">
        <w:t>of</w:t>
      </w:r>
      <w:r>
        <w:t xml:space="preserve"> </w:t>
      </w:r>
      <w:r w:rsidR="00C87A15">
        <w:t xml:space="preserve">the </w:t>
      </w:r>
      <w:r>
        <w:t xml:space="preserve">development of </w:t>
      </w:r>
      <w:r w:rsidR="000D6B8C">
        <w:t xml:space="preserve">the </w:t>
      </w:r>
      <w:r w:rsidR="00C41D28">
        <w:t>project’s</w:t>
      </w:r>
      <w:r>
        <w:t xml:space="preserve">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3" w:name="_Toc35939776"/>
      <w:r>
        <w:t>Report Structure</w:t>
      </w:r>
      <w:bookmarkEnd w:id="63"/>
    </w:p>
    <w:p w14:paraId="45C860A3" w14:textId="79251251" w:rsidR="00A703C7" w:rsidRDefault="00A703C7" w:rsidP="007B63DE"/>
    <w:p w14:paraId="47BDCA8A" w14:textId="5A203914" w:rsidR="00A703C7" w:rsidRDefault="00E47C50" w:rsidP="00A703C7">
      <w:pPr>
        <w:spacing w:line="360" w:lineRule="auto"/>
      </w:pPr>
      <w:r>
        <w:t>T</w:t>
      </w:r>
      <w:r w:rsidR="00A703C7" w:rsidRPr="00D3482C">
        <w:t>his section provide</w:t>
      </w:r>
      <w:r w:rsidR="00585205">
        <w:t>s</w:t>
      </w:r>
      <w:r w:rsidR="00A703C7" w:rsidRPr="00D3482C">
        <w:t xml:space="preserv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4" w:name="_Toc32758132"/>
      <w:bookmarkStart w:id="65" w:name="_Toc32828468"/>
      <w:bookmarkStart w:id="66" w:name="_Toc33510310"/>
      <w:bookmarkStart w:id="67" w:name="_Toc34725460"/>
      <w:bookmarkStart w:id="68" w:name="_Toc35099815"/>
      <w:bookmarkStart w:id="69" w:name="_Toc35170019"/>
      <w:bookmarkStart w:id="70" w:name="_Toc35521225"/>
      <w:bookmarkStart w:id="71" w:name="_Toc35609552"/>
      <w:bookmarkStart w:id="72" w:name="_Toc35871692"/>
      <w:bookmarkStart w:id="73" w:name="_Toc35939777"/>
      <w:r>
        <w:rPr>
          <w:rStyle w:val="IntenseEmphasis"/>
          <w:rFonts w:asciiTheme="minorHAnsi" w:eastAsiaTheme="minorEastAsia" w:hAnsiTheme="minorHAnsi" w:cstheme="minorBidi"/>
          <w:spacing w:val="15"/>
          <w:sz w:val="22"/>
          <w:szCs w:val="22"/>
        </w:rPr>
        <w:t>Research</w:t>
      </w:r>
      <w:bookmarkEnd w:id="64"/>
      <w:bookmarkEnd w:id="65"/>
      <w:bookmarkEnd w:id="66"/>
      <w:bookmarkEnd w:id="67"/>
      <w:bookmarkEnd w:id="68"/>
      <w:bookmarkEnd w:id="69"/>
      <w:bookmarkEnd w:id="70"/>
      <w:bookmarkEnd w:id="71"/>
      <w:bookmarkEnd w:id="72"/>
      <w:bookmarkEnd w:id="73"/>
    </w:p>
    <w:p w14:paraId="16FD593D" w14:textId="21C58018" w:rsidR="00A703C7" w:rsidRPr="00A703C7" w:rsidRDefault="00A703C7" w:rsidP="00A703C7">
      <w:pPr>
        <w:spacing w:line="360" w:lineRule="auto"/>
        <w:rPr>
          <w:highlight w:val="lightGray"/>
        </w:rPr>
      </w:pPr>
      <w:r w:rsidRPr="00BD7564">
        <w:t xml:space="preserve">This chapter explores the background research related to being visually impaired or blind, </w:t>
      </w:r>
      <w:r w:rsidR="00C41D28">
        <w:t xml:space="preserve">including </w:t>
      </w:r>
      <w:r w:rsidRPr="00BD7564">
        <w:t>exploring some of the use</w:t>
      </w:r>
      <w:r w:rsidR="00915D8F">
        <w:t>s</w:t>
      </w:r>
      <w:r w:rsidRPr="00BD7564">
        <w:t xml:space="preserve"> of technology in helping people who are visually impaired or blind. Following on from this, </w:t>
      </w:r>
      <w:r w:rsidR="00915D8F">
        <w:t xml:space="preserve">included in this section is </w:t>
      </w:r>
      <w:r w:rsidRPr="00BD7564">
        <w:t xml:space="preserve">an examination into products for the visually impaired </w:t>
      </w:r>
      <w:r w:rsidR="00915D8F">
        <w:t>and</w:t>
      </w:r>
      <w:r w:rsidRPr="00BD7564">
        <w:t xml:space="preserve"> blind that are currently available on the market and other research projects that have been conducted. Finally, in this chapter any other relevant research required for this project</w:t>
      </w:r>
      <w:r w:rsidR="00C41D28">
        <w:t xml:space="preserve"> is</w:t>
      </w:r>
      <w:r w:rsidRPr="00BD7564">
        <w:t xml:space="preserv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4" w:name="_Toc5967608"/>
      <w:bookmarkStart w:id="75" w:name="_Toc5974342"/>
      <w:bookmarkStart w:id="76" w:name="_Toc24820811"/>
      <w:bookmarkStart w:id="77" w:name="_Toc24901195"/>
      <w:bookmarkStart w:id="78" w:name="_Toc24901299"/>
      <w:bookmarkStart w:id="79" w:name="_Toc30757915"/>
      <w:bookmarkStart w:id="80" w:name="_Toc32757505"/>
      <w:bookmarkStart w:id="81" w:name="_Toc32757709"/>
      <w:bookmarkStart w:id="82" w:name="_Toc32758133"/>
      <w:bookmarkStart w:id="83" w:name="_Toc32828469"/>
      <w:bookmarkStart w:id="84" w:name="_Toc33510311"/>
      <w:bookmarkStart w:id="85" w:name="_Toc34725461"/>
      <w:bookmarkStart w:id="86" w:name="_Toc35099816"/>
      <w:bookmarkStart w:id="87" w:name="_Toc35170020"/>
      <w:bookmarkStart w:id="88" w:name="_Toc35521226"/>
      <w:bookmarkStart w:id="89" w:name="_Toc35609553"/>
      <w:bookmarkStart w:id="90" w:name="_Toc35871693"/>
      <w:bookmarkStart w:id="91" w:name="_Toc35939778"/>
      <w:r w:rsidRPr="00D3482C">
        <w:rPr>
          <w:rStyle w:val="IntenseEmphasis"/>
          <w:rFonts w:asciiTheme="minorHAnsi" w:eastAsiaTheme="minorEastAsia" w:hAnsiTheme="minorHAnsi" w:cstheme="minorBidi"/>
          <w:spacing w:val="15"/>
          <w:sz w:val="22"/>
          <w:szCs w:val="22"/>
        </w:rPr>
        <w:t>Design</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0F1FBA54" w14:textId="317784A8"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w:t>
      </w:r>
      <w:r w:rsidR="00915D8F">
        <w:t xml:space="preserve"> and other design diagrams</w:t>
      </w:r>
      <w:r w:rsidRPr="00BD7564">
        <w:t xml:space="preserve"> related to the purposed system </w:t>
      </w:r>
      <w:r w:rsidR="00991AEA">
        <w:t>are</w:t>
      </w:r>
      <w:r w:rsidRPr="00BD7564">
        <w:t xml:space="preserve"> </w:t>
      </w:r>
      <w:r w:rsidRPr="00915D8F">
        <w:t>presented. Lastly</w:t>
      </w:r>
      <w:r w:rsidRPr="00BD7564">
        <w:t xml:space="preserve"> in this chapter, the technical architecture of the system </w:t>
      </w:r>
      <w:r w:rsidR="00991AEA">
        <w:t>is</w:t>
      </w:r>
      <w:r w:rsidRPr="00BD7564">
        <w:t xml:space="preserv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5967609"/>
      <w:bookmarkStart w:id="93" w:name="_Toc5974343"/>
      <w:bookmarkStart w:id="94" w:name="_Toc24820812"/>
      <w:bookmarkStart w:id="95" w:name="_Toc24901196"/>
      <w:bookmarkStart w:id="96" w:name="_Toc24901300"/>
      <w:bookmarkStart w:id="97" w:name="_Toc30757916"/>
      <w:bookmarkStart w:id="98" w:name="_Toc32757506"/>
      <w:bookmarkStart w:id="99" w:name="_Toc32757710"/>
      <w:bookmarkStart w:id="100" w:name="_Toc32758134"/>
      <w:bookmarkStart w:id="101" w:name="_Toc32828470"/>
      <w:bookmarkStart w:id="102" w:name="_Toc33510312"/>
      <w:bookmarkStart w:id="103" w:name="_Toc34725462"/>
      <w:bookmarkStart w:id="104" w:name="_Toc35099817"/>
      <w:bookmarkStart w:id="105" w:name="_Toc35170021"/>
      <w:bookmarkStart w:id="106" w:name="_Toc35521227"/>
      <w:bookmarkStart w:id="107" w:name="_Toc35609554"/>
      <w:bookmarkStart w:id="108" w:name="_Toc35871694"/>
      <w:bookmarkStart w:id="109" w:name="_Toc35939779"/>
      <w:r w:rsidRPr="00D3482C">
        <w:rPr>
          <w:rStyle w:val="IntenseEmphasis"/>
          <w:rFonts w:asciiTheme="minorHAnsi" w:eastAsiaTheme="minorEastAsia" w:hAnsiTheme="minorHAnsi" w:cstheme="minorBidi"/>
          <w:spacing w:val="15"/>
          <w:sz w:val="22"/>
          <w:szCs w:val="22"/>
        </w:rPr>
        <w:t>Developmen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385FA499" w14:textId="2E516503"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t>
      </w:r>
      <w:r w:rsidR="00991AEA">
        <w:t xml:space="preserve">are </w:t>
      </w:r>
      <w:r w:rsidRPr="00BD7564">
        <w:t>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0" w:name="_Toc32757711"/>
      <w:bookmarkStart w:id="111" w:name="_Toc32758135"/>
      <w:bookmarkStart w:id="112" w:name="_Toc32828471"/>
      <w:bookmarkStart w:id="113" w:name="_Toc33510313"/>
      <w:bookmarkStart w:id="114" w:name="_Toc34725463"/>
      <w:bookmarkStart w:id="115" w:name="_Toc35099818"/>
      <w:bookmarkStart w:id="116" w:name="_Toc35170022"/>
      <w:bookmarkStart w:id="117" w:name="_Toc35521228"/>
      <w:bookmarkStart w:id="118" w:name="_Toc35609555"/>
      <w:bookmarkStart w:id="119" w:name="_Toc35871695"/>
      <w:bookmarkStart w:id="120" w:name="_Toc35939780"/>
      <w:r>
        <w:rPr>
          <w:rStyle w:val="IntenseEmphasis"/>
          <w:rFonts w:asciiTheme="minorHAnsi" w:eastAsiaTheme="minorEastAsia" w:hAnsiTheme="minorHAnsi" w:cstheme="minorBidi"/>
          <w:spacing w:val="15"/>
          <w:sz w:val="22"/>
          <w:szCs w:val="22"/>
        </w:rPr>
        <w:t>System Validation</w:t>
      </w:r>
      <w:bookmarkEnd w:id="110"/>
      <w:bookmarkEnd w:id="111"/>
      <w:bookmarkEnd w:id="112"/>
      <w:bookmarkEnd w:id="113"/>
      <w:bookmarkEnd w:id="114"/>
      <w:bookmarkEnd w:id="115"/>
      <w:bookmarkEnd w:id="116"/>
      <w:bookmarkEnd w:id="117"/>
      <w:bookmarkEnd w:id="118"/>
      <w:bookmarkEnd w:id="119"/>
      <w:bookmarkEnd w:id="120"/>
    </w:p>
    <w:p w14:paraId="23533B46" w14:textId="715EC5C1" w:rsidR="001031D7" w:rsidRDefault="00A703C7" w:rsidP="00A703C7">
      <w:pPr>
        <w:spacing w:line="360" w:lineRule="auto"/>
      </w:pPr>
      <w:r w:rsidRPr="00BD7564">
        <w:t>This chapter focus</w:t>
      </w:r>
      <w:r w:rsidR="00252668">
        <w:t>es</w:t>
      </w:r>
      <w:r w:rsidRPr="00BD7564">
        <w:t xml:space="preserve"> on how the testing and evaluation of the system w</w:t>
      </w:r>
      <w:r w:rsidR="00991AEA">
        <w:t>as</w:t>
      </w:r>
      <w:r w:rsidRPr="00BD7564">
        <w:t xml:space="preserve"> executed. In this chapter, each phase </w:t>
      </w:r>
      <w:r w:rsidR="00991AEA">
        <w:t>is</w:t>
      </w:r>
      <w:r w:rsidRPr="00BD7564">
        <w:t xml:space="preserve"> described in detail. It also include</w:t>
      </w:r>
      <w:r w:rsidR="00991AEA">
        <w:t>s</w:t>
      </w:r>
      <w:r w:rsidRPr="00BD7564">
        <w:t xml:space="preserve"> a full account of the user feedback received from </w:t>
      </w:r>
      <w:r w:rsidRPr="00BD7564">
        <w:lastRenderedPageBreak/>
        <w:t>the tests. As well as that, the system w</w:t>
      </w:r>
      <w:r w:rsidR="00991AEA">
        <w:t>as</w:t>
      </w:r>
      <w:r w:rsidRPr="00BD7564">
        <w:t xml:space="preserve"> evaluated to see if the interaction with the user is satisfactory.</w:t>
      </w:r>
    </w:p>
    <w:p w14:paraId="5BD56231" w14:textId="77777777" w:rsidR="00391F28" w:rsidRPr="00BD7564" w:rsidRDefault="00391F28"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1" w:name="_Toc32758136"/>
      <w:bookmarkStart w:id="122" w:name="_Toc32828472"/>
      <w:bookmarkStart w:id="123" w:name="_Toc33510314"/>
      <w:bookmarkStart w:id="124" w:name="_Toc34725464"/>
      <w:bookmarkStart w:id="125" w:name="_Toc35099819"/>
      <w:bookmarkStart w:id="126" w:name="_Toc35170023"/>
      <w:bookmarkStart w:id="127" w:name="_Toc35521229"/>
      <w:bookmarkStart w:id="128" w:name="_Toc35609556"/>
      <w:bookmarkStart w:id="129" w:name="_Toc35871696"/>
      <w:bookmarkStart w:id="130" w:name="_Toc35939781"/>
      <w:r>
        <w:rPr>
          <w:rStyle w:val="IntenseEmphasis"/>
          <w:rFonts w:asciiTheme="minorHAnsi" w:eastAsiaTheme="minorEastAsia" w:hAnsiTheme="minorHAnsi" w:cstheme="minorBidi"/>
          <w:spacing w:val="15"/>
          <w:sz w:val="22"/>
          <w:szCs w:val="22"/>
        </w:rPr>
        <w:t>Project Plan</w:t>
      </w:r>
      <w:bookmarkEnd w:id="121"/>
      <w:bookmarkEnd w:id="122"/>
      <w:bookmarkEnd w:id="123"/>
      <w:bookmarkEnd w:id="124"/>
      <w:bookmarkEnd w:id="125"/>
      <w:bookmarkEnd w:id="126"/>
      <w:bookmarkEnd w:id="127"/>
      <w:bookmarkEnd w:id="128"/>
      <w:bookmarkEnd w:id="129"/>
      <w:bookmarkEnd w:id="130"/>
    </w:p>
    <w:p w14:paraId="1701446E" w14:textId="4FB42A9F" w:rsidR="00E47C50" w:rsidRDefault="00C457FA" w:rsidP="00797F47">
      <w:pPr>
        <w:spacing w:line="360" w:lineRule="auto"/>
      </w:pPr>
      <w:r>
        <w:t>This chapter discuss</w:t>
      </w:r>
      <w:r w:rsidR="00BC277C">
        <w:t>es</w:t>
      </w:r>
      <w:r>
        <w:t xml:space="preserve"> the project plan and how the project plan changed over the course of the project. </w:t>
      </w:r>
      <w:r w:rsidR="00E47C50" w:rsidRPr="00BD7564">
        <w:t xml:space="preserve">As well as that, any future work planned for the project </w:t>
      </w:r>
      <w:r w:rsidR="00991AEA">
        <w:t xml:space="preserve">is </w:t>
      </w:r>
      <w:r w:rsidR="00E47C50" w:rsidRPr="00BD7564">
        <w:t>also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1" w:name="_Toc5967612"/>
      <w:bookmarkStart w:id="132" w:name="_Toc5974346"/>
      <w:bookmarkStart w:id="133" w:name="_Toc24820815"/>
      <w:bookmarkStart w:id="134" w:name="_Toc24901199"/>
      <w:bookmarkStart w:id="135" w:name="_Toc24901303"/>
      <w:bookmarkStart w:id="136" w:name="_Toc30757918"/>
      <w:bookmarkStart w:id="137" w:name="_Toc32757508"/>
      <w:bookmarkStart w:id="138" w:name="_Toc32757712"/>
      <w:bookmarkStart w:id="139" w:name="_Toc32758137"/>
      <w:bookmarkStart w:id="140" w:name="_Toc32828473"/>
      <w:bookmarkStart w:id="141" w:name="_Toc33510315"/>
      <w:bookmarkStart w:id="142" w:name="_Toc34725465"/>
      <w:bookmarkStart w:id="143" w:name="_Toc35099820"/>
      <w:bookmarkStart w:id="144" w:name="_Toc35170024"/>
      <w:bookmarkStart w:id="145" w:name="_Toc35521230"/>
      <w:bookmarkStart w:id="146" w:name="_Toc35609557"/>
      <w:bookmarkStart w:id="147" w:name="_Toc35871697"/>
      <w:bookmarkStart w:id="148" w:name="_Toc35939782"/>
      <w:r w:rsidRPr="00D3482C">
        <w:rPr>
          <w:rStyle w:val="IntenseEmphasis"/>
          <w:rFonts w:asciiTheme="minorHAnsi" w:eastAsiaTheme="minorEastAsia" w:hAnsiTheme="minorHAnsi" w:cstheme="minorBidi"/>
          <w:spacing w:val="15"/>
          <w:sz w:val="22"/>
          <w:szCs w:val="22"/>
        </w:rPr>
        <w:t>Conclusio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C2B5EA3" w14:textId="361AB889" w:rsidR="00A703C7" w:rsidRDefault="00A703C7" w:rsidP="00A703C7">
      <w:pPr>
        <w:spacing w:line="360" w:lineRule="auto"/>
      </w:pPr>
      <w:r w:rsidRPr="00BD7564">
        <w:t>This chapter reflect</w:t>
      </w:r>
      <w:r w:rsidR="00BC277C">
        <w:t>s</w:t>
      </w:r>
      <w:r w:rsidRPr="00BD7564">
        <w:t xml:space="preserve"> on the entire project and  discuss</w:t>
      </w:r>
      <w:r w:rsidR="00BC277C">
        <w:t>es</w:t>
      </w:r>
      <w:r w:rsidRPr="00BD7564">
        <w:t xml:space="preserve"> any conclusions gathered through the project. </w:t>
      </w:r>
      <w:r w:rsidR="00797F47">
        <w:t xml:space="preserve">This chapter also </w:t>
      </w:r>
      <w:r w:rsidR="00C20C94">
        <w:t>reflect</w:t>
      </w:r>
      <w:r w:rsidR="00F91C47">
        <w:t>s</w:t>
      </w:r>
      <w:r w:rsidR="00797F47">
        <w:t xml:space="preserve"> on the learning experience</w:t>
      </w:r>
      <w:r w:rsidR="00FA0DA3">
        <w:t>s</w:t>
      </w:r>
      <w:r w:rsidR="00797F47">
        <w:t xml:space="preserve"> </w:t>
      </w:r>
      <w:r w:rsidR="005B0F19">
        <w:t>gained from</w:t>
      </w:r>
      <w:bookmarkStart w:id="149" w:name="_GoBack"/>
      <w:bookmarkEnd w:id="149"/>
      <w:r w:rsidR="00C20C94">
        <w:t xml:space="preserve"> th</w:t>
      </w:r>
      <w:r w:rsidR="00FA0DA3">
        <w:t>is</w:t>
      </w:r>
      <w:r w:rsidR="00C20C94">
        <w:t xml:space="preserve"> project and if there are any changes that would be made if the project w</w:t>
      </w:r>
      <w:r w:rsidR="00C2377C">
        <w:t>ere to be</w:t>
      </w:r>
      <w:r w:rsidR="00C20C94">
        <w:t xml:space="preserve">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50" w:name="_Toc35939783"/>
      <w:r>
        <w:lastRenderedPageBreak/>
        <w:t xml:space="preserve">2. </w:t>
      </w:r>
      <w:r w:rsidR="00A53B6D">
        <w:t>Research</w:t>
      </w:r>
      <w:bookmarkEnd w:id="150"/>
    </w:p>
    <w:p w14:paraId="46423148" w14:textId="77777777" w:rsidR="009B697E" w:rsidRDefault="009B697E" w:rsidP="009B697E"/>
    <w:p w14:paraId="74695FAF" w14:textId="77777777" w:rsidR="009B697E" w:rsidRDefault="009B697E" w:rsidP="009B697E">
      <w:pPr>
        <w:pStyle w:val="Heading2"/>
      </w:pPr>
      <w:bookmarkStart w:id="151" w:name="_Toc35939784"/>
      <w:r w:rsidRPr="002178CA">
        <w:t>2.1. Introduction</w:t>
      </w:r>
      <w:bookmarkEnd w:id="151"/>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2" w:name="_2.2._Research_Topic"/>
      <w:bookmarkStart w:id="153" w:name="_Toc21975767"/>
      <w:bookmarkStart w:id="154" w:name="_Toc35939785"/>
      <w:bookmarkEnd w:id="152"/>
      <w:r>
        <w:t xml:space="preserve">2.2. </w:t>
      </w:r>
      <w:bookmarkEnd w:id="153"/>
      <w:r w:rsidR="002636E3">
        <w:t>Research Topic 1</w:t>
      </w:r>
      <w:bookmarkEnd w:id="15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5" w:name="_Ref34462956"/>
      <w:bookmarkStart w:id="156" w:name="_Toc36444924"/>
      <w:r>
        <w:t xml:space="preserve">Figure </w:t>
      </w:r>
      <w:r w:rsidR="00255983">
        <w:fldChar w:fldCharType="begin"/>
      </w:r>
      <w:r w:rsidR="00255983">
        <w:instrText xml:space="preserve"> SEQ Figure \* ARABIC </w:instrText>
      </w:r>
      <w:r w:rsidR="00255983">
        <w:fldChar w:fldCharType="separate"/>
      </w:r>
      <w:r w:rsidR="00C951E0">
        <w:rPr>
          <w:noProof/>
        </w:rPr>
        <w:t>2</w:t>
      </w:r>
      <w:r w:rsidR="00255983">
        <w:rPr>
          <w:noProof/>
        </w:rPr>
        <w:fldChar w:fldCharType="end"/>
      </w:r>
      <w:r>
        <w:t xml:space="preserve">: </w:t>
      </w:r>
      <w:r w:rsidRPr="009C5DBE">
        <w:t>Example of instance segmentation (23)</w:t>
      </w:r>
      <w:bookmarkEnd w:id="155"/>
      <w:bookmarkEnd w:id="15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7" w:name="_Ref34462992"/>
      <w:bookmarkStart w:id="158" w:name="_Toc36444925"/>
      <w:r>
        <w:t xml:space="preserve">Figure </w:t>
      </w:r>
      <w:r w:rsidR="00255983">
        <w:fldChar w:fldCharType="begin"/>
      </w:r>
      <w:r w:rsidR="00255983">
        <w:instrText xml:space="preserve"> SEQ</w:instrText>
      </w:r>
      <w:r w:rsidR="00255983">
        <w:instrText xml:space="preserve"> Figure \* ARABIC </w:instrText>
      </w:r>
      <w:r w:rsidR="00255983">
        <w:fldChar w:fldCharType="separate"/>
      </w:r>
      <w:r w:rsidR="00C951E0">
        <w:rPr>
          <w:noProof/>
        </w:rPr>
        <w:t>3</w:t>
      </w:r>
      <w:r w:rsidR="00255983">
        <w:rPr>
          <w:noProof/>
        </w:rPr>
        <w:fldChar w:fldCharType="end"/>
      </w:r>
      <w:r>
        <w:t xml:space="preserve">: </w:t>
      </w:r>
      <w:r w:rsidRPr="00F179A1">
        <w:t>Example of object detection (3</w:t>
      </w:r>
      <w:r w:rsidR="00B47ECE">
        <w:t>4</w:t>
      </w:r>
      <w:r w:rsidRPr="00F179A1">
        <w:t>)</w:t>
      </w:r>
      <w:bookmarkEnd w:id="157"/>
      <w:bookmarkEnd w:id="158"/>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9" w:name="_Toc35939913"/>
      <w:r>
        <w:t xml:space="preserve">Table </w:t>
      </w:r>
      <w:r w:rsidR="00255983">
        <w:fldChar w:fldCharType="begin"/>
      </w:r>
      <w:r w:rsidR="00255983">
        <w:instrText xml:space="preserve"> SEQ Table \* ARABIC </w:instrText>
      </w:r>
      <w:r w:rsidR="00255983">
        <w:fldChar w:fldCharType="separate"/>
      </w:r>
      <w:r w:rsidR="00AF7D9D">
        <w:rPr>
          <w:noProof/>
        </w:rPr>
        <w:t>1</w:t>
      </w:r>
      <w:r w:rsidR="00255983">
        <w:rPr>
          <w:noProof/>
        </w:rPr>
        <w:fldChar w:fldCharType="end"/>
      </w:r>
      <w:r>
        <w:t>: Summary of CV Techniques</w:t>
      </w:r>
      <w:bookmarkEnd w:id="159"/>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60" w:name="_Ref34463027"/>
      <w:bookmarkStart w:id="161" w:name="_Toc36444926"/>
      <w:r>
        <w:t xml:space="preserve">Figure </w:t>
      </w:r>
      <w:r w:rsidR="00255983">
        <w:fldChar w:fldCharType="begin"/>
      </w:r>
      <w:r w:rsidR="00255983">
        <w:instrText xml:space="preserve"> SEQ Figure \* ARABIC </w:instrText>
      </w:r>
      <w:r w:rsidR="00255983">
        <w:fldChar w:fldCharType="separate"/>
      </w:r>
      <w:r w:rsidR="00C951E0">
        <w:rPr>
          <w:noProof/>
        </w:rPr>
        <w:t>4</w:t>
      </w:r>
      <w:r w:rsidR="00255983">
        <w:rPr>
          <w:noProof/>
        </w:rPr>
        <w:fldChar w:fldCharType="end"/>
      </w:r>
      <w:r>
        <w:t xml:space="preserve">: </w:t>
      </w:r>
      <w:r w:rsidRPr="00066351">
        <w:t>Convolutional Neural Network (CNN) layers (24)</w:t>
      </w:r>
      <w:bookmarkEnd w:id="160"/>
      <w:bookmarkEnd w:id="161"/>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2" w:name="_Toc25511406"/>
      <w:bookmarkStart w:id="163" w:name="_Toc35939914"/>
      <w:r w:rsidRPr="0023497F">
        <w:t xml:space="preserve">Table </w:t>
      </w:r>
      <w:r w:rsidR="00255983">
        <w:fldChar w:fldCharType="begin"/>
      </w:r>
      <w:r w:rsidR="00255983">
        <w:instrText xml:space="preserve"> SEQ Table \* ARABIC </w:instrText>
      </w:r>
      <w:r w:rsidR="00255983">
        <w:fldChar w:fldCharType="separate"/>
      </w:r>
      <w:r w:rsidR="00AF7D9D">
        <w:rPr>
          <w:noProof/>
        </w:rPr>
        <w:t>2</w:t>
      </w:r>
      <w:r w:rsidR="00255983">
        <w:rPr>
          <w:noProof/>
        </w:rPr>
        <w:fldChar w:fldCharType="end"/>
      </w:r>
      <w:r w:rsidRPr="0023497F">
        <w:t xml:space="preserve">: Table describing </w:t>
      </w:r>
      <w:r w:rsidRPr="00781D53">
        <w:t>each R-CNN algorithm</w:t>
      </w:r>
      <w:bookmarkEnd w:id="162"/>
      <w:bookmarkEnd w:id="16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233FB3DE" w:rsidR="00966B30" w:rsidRDefault="00F92FAE" w:rsidP="00F92FAE">
      <w:pPr>
        <w:pStyle w:val="Caption"/>
      </w:pPr>
      <w:bookmarkStart w:id="164" w:name="_Ref34463065"/>
      <w:bookmarkStart w:id="165" w:name="_Ref34463109"/>
      <w:bookmarkStart w:id="166" w:name="_Ref34463179"/>
      <w:bookmarkStart w:id="167" w:name="_Toc36444927"/>
      <w:r>
        <w:t xml:space="preserve">Figure </w:t>
      </w:r>
      <w:r w:rsidR="00255983">
        <w:fldChar w:fldCharType="begin"/>
      </w:r>
      <w:r w:rsidR="00255983">
        <w:instrText xml:space="preserve"> SEQ Figure \* ARABIC </w:instrText>
      </w:r>
      <w:r w:rsidR="00255983">
        <w:fldChar w:fldCharType="separate"/>
      </w:r>
      <w:r w:rsidR="00C951E0">
        <w:rPr>
          <w:noProof/>
        </w:rPr>
        <w:t>5</w:t>
      </w:r>
      <w:r w:rsidR="00255983">
        <w:rPr>
          <w:noProof/>
        </w:rPr>
        <w:fldChar w:fldCharType="end"/>
      </w:r>
      <w:r>
        <w:t xml:space="preserve">: </w:t>
      </w:r>
      <w:r w:rsidRPr="003A2D83">
        <w:t>Diagram showing MobileNetv2 layers (</w:t>
      </w:r>
      <w:r w:rsidR="00B47ECE">
        <w:t>39</w:t>
      </w:r>
      <w:r w:rsidRPr="003A2D83">
        <w:t>)</w:t>
      </w:r>
      <w:bookmarkEnd w:id="164"/>
      <w:bookmarkEnd w:id="165"/>
      <w:bookmarkEnd w:id="166"/>
      <w:bookmarkEnd w:id="167"/>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8" w:name="_Toc21975768"/>
      <w:bookmarkStart w:id="169" w:name="_Toc35939786"/>
      <w:r>
        <w:t xml:space="preserve">2.3. </w:t>
      </w:r>
      <w:bookmarkEnd w:id="168"/>
      <w:r w:rsidR="002636E3">
        <w:t>Research Topic 2</w:t>
      </w:r>
      <w:bookmarkEnd w:id="16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70" w:name="_Toc36444928"/>
      <w:r>
        <w:t xml:space="preserve">Figure </w:t>
      </w:r>
      <w:r w:rsidR="00255983">
        <w:fldChar w:fldCharType="begin"/>
      </w:r>
      <w:r w:rsidR="00255983">
        <w:instrText xml:space="preserve"> SEQ Figure \* ARABIC </w:instrText>
      </w:r>
      <w:r w:rsidR="00255983">
        <w:fldChar w:fldCharType="separate"/>
      </w:r>
      <w:r w:rsidR="00C951E0">
        <w:rPr>
          <w:noProof/>
        </w:rPr>
        <w:t>6</w:t>
      </w:r>
      <w:r w:rsidR="00255983">
        <w:rPr>
          <w:noProof/>
        </w:rPr>
        <w:fldChar w:fldCharType="end"/>
      </w:r>
      <w:r w:rsidRPr="00CC01A9">
        <w:t>: A Raspberry Pi 3 Model B</w:t>
      </w:r>
      <w:bookmarkEnd w:id="170"/>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1" w:name="_Toc36444929"/>
      <w:r>
        <w:t xml:space="preserve">Figure </w:t>
      </w:r>
      <w:r w:rsidR="00255983">
        <w:fldChar w:fldCharType="begin"/>
      </w:r>
      <w:r w:rsidR="00255983">
        <w:instrText xml:space="preserve"> SEQ Figure \* ARABIC </w:instrText>
      </w:r>
      <w:r w:rsidR="00255983">
        <w:fldChar w:fldCharType="separate"/>
      </w:r>
      <w:r w:rsidR="00C951E0">
        <w:rPr>
          <w:noProof/>
        </w:rPr>
        <w:t>7</w:t>
      </w:r>
      <w:r w:rsidR="00255983">
        <w:rPr>
          <w:noProof/>
        </w:rPr>
        <w:fldChar w:fldCharType="end"/>
      </w:r>
      <w:r w:rsidRPr="00FD786A">
        <w:t>: The Camera Module V2</w:t>
      </w:r>
      <w:bookmarkEnd w:id="17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2" w:name="_Ref34463220"/>
      <w:bookmarkStart w:id="173" w:name="_Toc36444930"/>
      <w:r>
        <w:t xml:space="preserve">Figure </w:t>
      </w:r>
      <w:r w:rsidR="00255983">
        <w:fldChar w:fldCharType="begin"/>
      </w:r>
      <w:r w:rsidR="00255983">
        <w:instrText xml:space="preserve"> SEQ Figure \* ARABIC </w:instrText>
      </w:r>
      <w:r w:rsidR="00255983">
        <w:fldChar w:fldCharType="separate"/>
      </w:r>
      <w:r w:rsidR="00C951E0">
        <w:rPr>
          <w:noProof/>
        </w:rPr>
        <w:t>8</w:t>
      </w:r>
      <w:r w:rsidR="00255983">
        <w:rPr>
          <w:noProof/>
        </w:rPr>
        <w:fldChar w:fldCharType="end"/>
      </w:r>
      <w:r>
        <w:t>: HC-SR04 Sensor</w:t>
      </w:r>
      <w:bookmarkEnd w:id="172"/>
      <w:bookmarkEnd w:id="173"/>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4" w:name="_Toc24901306"/>
      <w:bookmarkStart w:id="175" w:name="_Toc35939787"/>
      <w:r>
        <w:t xml:space="preserve">2.4. </w:t>
      </w:r>
      <w:r w:rsidRPr="00604B8B">
        <w:t>Alternative Existing Solutions to Your Problem</w:t>
      </w:r>
      <w:bookmarkEnd w:id="174"/>
      <w:bookmarkEnd w:id="175"/>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6" w:name="_Toc36444931"/>
      <w:r>
        <w:t xml:space="preserve">Figure </w:t>
      </w:r>
      <w:r w:rsidR="00255983">
        <w:fldChar w:fldCharType="begin"/>
      </w:r>
      <w:r w:rsidR="00255983">
        <w:instrText xml:space="preserve"> SEQ Figure \* ARABIC </w:instrText>
      </w:r>
      <w:r w:rsidR="00255983">
        <w:fldChar w:fldCharType="separate"/>
      </w:r>
      <w:r w:rsidR="00C951E0">
        <w:rPr>
          <w:noProof/>
        </w:rPr>
        <w:t>9</w:t>
      </w:r>
      <w:r w:rsidR="00255983">
        <w:rPr>
          <w:noProof/>
        </w:rPr>
        <w:fldChar w:fldCharType="end"/>
      </w:r>
      <w:r w:rsidRPr="006A4107">
        <w:t>: MiniGuide</w:t>
      </w:r>
      <w:bookmarkEnd w:id="17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7" w:name="_Toc36444932"/>
      <w:r>
        <w:t xml:space="preserve">Figure </w:t>
      </w:r>
      <w:r w:rsidR="00255983">
        <w:fldChar w:fldCharType="begin"/>
      </w:r>
      <w:r w:rsidR="00255983">
        <w:instrText xml:space="preserve"> SEQ Figure \* ARABIC </w:instrText>
      </w:r>
      <w:r w:rsidR="00255983">
        <w:fldChar w:fldCharType="separate"/>
      </w:r>
      <w:r w:rsidR="00C951E0">
        <w:rPr>
          <w:noProof/>
        </w:rPr>
        <w:t>10</w:t>
      </w:r>
      <w:r w:rsidR="00255983">
        <w:rPr>
          <w:noProof/>
        </w:rPr>
        <w:fldChar w:fldCharType="end"/>
      </w:r>
      <w:r w:rsidRPr="00936BC1">
        <w:t>: The Ray Electronic Mobility Guide</w:t>
      </w:r>
      <w:bookmarkEnd w:id="17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8" w:name="_Toc25511405"/>
      <w:bookmarkStart w:id="179" w:name="_Toc35939915"/>
      <w:r w:rsidRPr="00CB3642">
        <w:t xml:space="preserve">Table </w:t>
      </w:r>
      <w:r w:rsidR="00255983">
        <w:fldChar w:fldCharType="begin"/>
      </w:r>
      <w:r w:rsidR="00255983">
        <w:instrText xml:space="preserve"> SEQ Table \* ARABIC </w:instrText>
      </w:r>
      <w:r w:rsidR="00255983">
        <w:fldChar w:fldCharType="separate"/>
      </w:r>
      <w:r w:rsidR="00AF7D9D">
        <w:rPr>
          <w:noProof/>
        </w:rPr>
        <w:t>3</w:t>
      </w:r>
      <w:r w:rsidR="00255983">
        <w:rPr>
          <w:noProof/>
        </w:rPr>
        <w:fldChar w:fldCharType="end"/>
      </w:r>
      <w:r w:rsidRPr="00CB3642">
        <w:t xml:space="preserve">: Table </w:t>
      </w:r>
      <w:r w:rsidRPr="00781D53">
        <w:t>showing features of each project</w:t>
      </w:r>
      <w:bookmarkEnd w:id="178"/>
      <w:bookmarkEnd w:id="17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80" w:name="_Toc21975770"/>
      <w:bookmarkStart w:id="181" w:name="_Toc35939788"/>
      <w:r>
        <w:t>2.</w:t>
      </w:r>
      <w:r w:rsidR="00590C81">
        <w:t>5</w:t>
      </w:r>
      <w:r>
        <w:t>. Existing Final Year Projects</w:t>
      </w:r>
      <w:bookmarkEnd w:id="180"/>
      <w:bookmarkEnd w:id="181"/>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2" w:name="_Toc21975771"/>
      <w:bookmarkStart w:id="183" w:name="_Toc35939789"/>
      <w:r w:rsidRPr="002178CA">
        <w:t>2.</w:t>
      </w:r>
      <w:r w:rsidR="00590C81" w:rsidRPr="002178CA">
        <w:t>6</w:t>
      </w:r>
      <w:r w:rsidRPr="002178CA">
        <w:t>. Conclusions</w:t>
      </w:r>
      <w:bookmarkEnd w:id="182"/>
      <w:bookmarkEnd w:id="183"/>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90" w:name="_Ref34463252"/>
      <w:bookmarkStart w:id="191" w:name="_Toc36444933"/>
      <w:r>
        <w:t xml:space="preserve">Figure </w:t>
      </w:r>
      <w:r w:rsidR="00255983">
        <w:fldChar w:fldCharType="begin"/>
      </w:r>
      <w:r w:rsidR="00255983">
        <w:instrText xml:space="preserve"> SEQ Figure \* ARABIC </w:instrText>
      </w:r>
      <w:r w:rsidR="00255983">
        <w:fldChar w:fldCharType="separate"/>
      </w:r>
      <w:r w:rsidR="00C951E0">
        <w:rPr>
          <w:noProof/>
        </w:rPr>
        <w:t>11</w:t>
      </w:r>
      <w:r w:rsidR="00255983">
        <w:rPr>
          <w:noProof/>
        </w:rPr>
        <w:fldChar w:fldCharType="end"/>
      </w:r>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2" w:name="_Ref34462723"/>
      <w:bookmarkStart w:id="193" w:name="_Toc36444934"/>
      <w:r>
        <w:t xml:space="preserve">Figure </w:t>
      </w:r>
      <w:r w:rsidR="00255983">
        <w:fldChar w:fldCharType="begin"/>
      </w:r>
      <w:r w:rsidR="00255983">
        <w:instrText xml:space="preserve"> SEQ Figure \* ARABIC </w:instrText>
      </w:r>
      <w:r w:rsidR="00255983">
        <w:fldChar w:fldCharType="separate"/>
      </w:r>
      <w:r w:rsidR="00C951E0">
        <w:rPr>
          <w:noProof/>
        </w:rPr>
        <w:t>12</w:t>
      </w:r>
      <w:r w:rsidR="00255983">
        <w:rPr>
          <w:noProof/>
        </w:rPr>
        <w:fldChar w:fldCharType="end"/>
      </w:r>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4" w:name="_Ref34462796"/>
      <w:bookmarkStart w:id="195" w:name="_Toc36444935"/>
      <w:r>
        <w:t xml:space="preserve">Figure </w:t>
      </w:r>
      <w:r w:rsidR="00255983">
        <w:fldChar w:fldCharType="begin"/>
      </w:r>
      <w:r w:rsidR="00255983">
        <w:instrText xml:space="preserve"> SEQ Figure \* ARABIC </w:instrText>
      </w:r>
      <w:r w:rsidR="00255983">
        <w:fldChar w:fldCharType="separate"/>
      </w:r>
      <w:r w:rsidR="00C951E0">
        <w:rPr>
          <w:noProof/>
        </w:rPr>
        <w:t>13</w:t>
      </w:r>
      <w:r w:rsidR="00255983">
        <w:rPr>
          <w:noProof/>
        </w:rPr>
        <w:fldChar w:fldCharType="end"/>
      </w:r>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r w:rsidR="00255983">
        <w:fldChar w:fldCharType="begin"/>
      </w:r>
      <w:r w:rsidR="00255983">
        <w:instrText xml:space="preserve"> SEQ Table \* ARABIC </w:instrText>
      </w:r>
      <w:r w:rsidR="00255983">
        <w:fldChar w:fldCharType="separate"/>
      </w:r>
      <w:r w:rsidR="00AF7D9D">
        <w:rPr>
          <w:noProof/>
        </w:rPr>
        <w:t>4</w:t>
      </w:r>
      <w:r w:rsidR="00255983">
        <w:rPr>
          <w:noProof/>
        </w:rPr>
        <w:fldChar w:fldCharType="end"/>
      </w:r>
      <w:r>
        <w:t xml:space="preserve">: </w:t>
      </w:r>
      <w:r w:rsidRPr="00C17C3F">
        <w:t>Table of requirement importance</w:t>
      </w:r>
      <w:bookmarkEnd w:id="212"/>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213" w:name="_Toc35939795"/>
      <w:r>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444936"/>
      <w:r w:rsidRPr="00882B9D">
        <w:t xml:space="preserve">Figure </w:t>
      </w:r>
      <w:r w:rsidR="00255983">
        <w:fldChar w:fldCharType="begin"/>
      </w:r>
      <w:r w:rsidR="00255983">
        <w:instrText xml:space="preserve"> SEQ Figure \* ARABIC </w:instrText>
      </w:r>
      <w:r w:rsidR="00255983">
        <w:fldChar w:fldCharType="separate"/>
      </w:r>
      <w:r w:rsidR="00C951E0">
        <w:rPr>
          <w:noProof/>
        </w:rPr>
        <w:t>14</w:t>
      </w:r>
      <w:r w:rsidR="00255983">
        <w:rPr>
          <w:noProof/>
        </w:rPr>
        <w:fldChar w:fldCharType="end"/>
      </w:r>
      <w:r w:rsidRPr="00882B9D">
        <w:t>: System Layers</w:t>
      </w:r>
      <w:bookmarkEnd w:id="222"/>
      <w:bookmarkEnd w:id="223"/>
      <w:bookmarkEnd w:id="22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444937"/>
      <w:r>
        <w:t xml:space="preserve">Figure </w:t>
      </w:r>
      <w:r w:rsidR="00255983">
        <w:fldChar w:fldCharType="begin"/>
      </w:r>
      <w:r w:rsidR="00255983">
        <w:instrText xml:space="preserve"> SEQ Figure \* ARABIC </w:instrText>
      </w:r>
      <w:r w:rsidR="00255983">
        <w:fldChar w:fldCharType="separate"/>
      </w:r>
      <w:r w:rsidR="00C951E0">
        <w:rPr>
          <w:noProof/>
        </w:rPr>
        <w:t>15</w:t>
      </w:r>
      <w:r w:rsidR="00255983">
        <w:rPr>
          <w:noProof/>
        </w:rPr>
        <w:fldChar w:fldCharType="end"/>
      </w:r>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444938"/>
      <w:r>
        <w:t xml:space="preserve">Figure </w:t>
      </w:r>
      <w:r w:rsidR="00255983">
        <w:fldChar w:fldCharType="begin"/>
      </w:r>
      <w:r w:rsidR="00255983">
        <w:instrText xml:space="preserve"> SEQ Figure \* ARABIC </w:instrText>
      </w:r>
      <w:r w:rsidR="00255983">
        <w:fldChar w:fldCharType="separate"/>
      </w:r>
      <w:r w:rsidR="00C951E0">
        <w:rPr>
          <w:noProof/>
        </w:rPr>
        <w:t>16</w:t>
      </w:r>
      <w:r w:rsidR="00255983">
        <w:rPr>
          <w:noProof/>
        </w:rPr>
        <w:fldChar w:fldCharType="end"/>
      </w:r>
      <w:r>
        <w:t>: Analysis Class Iteration 1</w:t>
      </w:r>
      <w:bookmarkEnd w:id="235"/>
      <w:bookmarkEnd w:id="236"/>
      <w:bookmarkEnd w:id="237"/>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444939"/>
      <w:r>
        <w:t xml:space="preserve">Figure </w:t>
      </w:r>
      <w:r w:rsidR="00255983">
        <w:fldChar w:fldCharType="begin"/>
      </w:r>
      <w:r w:rsidR="00255983">
        <w:instrText xml:space="preserve"> SEQ Figure \* ARABIC </w:instrText>
      </w:r>
      <w:r w:rsidR="00255983">
        <w:fldChar w:fldCharType="separate"/>
      </w:r>
      <w:r w:rsidR="00C951E0">
        <w:rPr>
          <w:noProof/>
        </w:rPr>
        <w:t>17</w:t>
      </w:r>
      <w:r w:rsidR="00255983">
        <w:rPr>
          <w:noProof/>
        </w:rPr>
        <w:fldChar w:fldCharType="end"/>
      </w:r>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444940"/>
      <w:r>
        <w:t xml:space="preserve">Figure </w:t>
      </w:r>
      <w:r w:rsidR="00255983">
        <w:fldChar w:fldCharType="begin"/>
      </w:r>
      <w:r w:rsidR="00255983">
        <w:instrText xml:space="preserve"> SEQ Figure \* ARABIC </w:instrText>
      </w:r>
      <w:r w:rsidR="00255983">
        <w:fldChar w:fldCharType="separate"/>
      </w:r>
      <w:r w:rsidR="00C951E0">
        <w:rPr>
          <w:noProof/>
        </w:rPr>
        <w:t>18</w:t>
      </w:r>
      <w:r w:rsidR="00255983">
        <w:rPr>
          <w:noProof/>
        </w:rPr>
        <w:fldChar w:fldCharType="end"/>
      </w:r>
      <w:r>
        <w:t>: Class Diagram Iteration 1</w:t>
      </w:r>
      <w:bookmarkEnd w:id="241"/>
      <w:bookmarkEnd w:id="242"/>
      <w:bookmarkEnd w:id="243"/>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444941"/>
      <w:r>
        <w:t xml:space="preserve">Figure </w:t>
      </w:r>
      <w:r w:rsidR="00255983">
        <w:fldChar w:fldCharType="begin"/>
      </w:r>
      <w:r w:rsidR="00255983">
        <w:instrText xml:space="preserve"> SEQ Figure \* ARABIC </w:instrText>
      </w:r>
      <w:r w:rsidR="00255983">
        <w:fldChar w:fldCharType="separate"/>
      </w:r>
      <w:r w:rsidR="00C951E0">
        <w:rPr>
          <w:noProof/>
        </w:rPr>
        <w:t>19</w:t>
      </w:r>
      <w:r w:rsidR="00255983">
        <w:rPr>
          <w:noProof/>
        </w:rPr>
        <w:fldChar w:fldCharType="end"/>
      </w:r>
      <w:r>
        <w:t>: Use Case Iteration 2</w:t>
      </w:r>
      <w:bookmarkEnd w:id="244"/>
      <w:bookmarkEnd w:id="245"/>
      <w:bookmarkEnd w:id="246"/>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444942"/>
      <w:r>
        <w:t xml:space="preserve">Figure </w:t>
      </w:r>
      <w:r w:rsidR="00255983">
        <w:fldChar w:fldCharType="begin"/>
      </w:r>
      <w:r w:rsidR="00255983">
        <w:instrText xml:space="preserve"> SEQ Figure \* ARABIC </w:instrText>
      </w:r>
      <w:r w:rsidR="00255983">
        <w:fldChar w:fldCharType="separate"/>
      </w:r>
      <w:r w:rsidR="00C951E0">
        <w:rPr>
          <w:noProof/>
        </w:rPr>
        <w:t>20</w:t>
      </w:r>
      <w:r w:rsidR="00255983">
        <w:rPr>
          <w:noProof/>
        </w:rPr>
        <w:fldChar w:fldCharType="end"/>
      </w:r>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444943"/>
      <w:r>
        <w:t xml:space="preserve">Figure </w:t>
      </w:r>
      <w:r w:rsidR="00255983">
        <w:fldChar w:fldCharType="begin"/>
      </w:r>
      <w:r w:rsidR="00255983">
        <w:instrText xml:space="preserve"> SEQ Figure \* ARABIC </w:instrText>
      </w:r>
      <w:r w:rsidR="00255983">
        <w:fldChar w:fldCharType="separate"/>
      </w:r>
      <w:r w:rsidR="00C951E0">
        <w:rPr>
          <w:noProof/>
        </w:rPr>
        <w:t>21</w:t>
      </w:r>
      <w:r w:rsidR="00255983">
        <w:rPr>
          <w:noProof/>
        </w:rPr>
        <w:fldChar w:fldCharType="end"/>
      </w:r>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444944"/>
      <w:r>
        <w:t xml:space="preserve">Figure </w:t>
      </w:r>
      <w:r w:rsidR="00255983">
        <w:fldChar w:fldCharType="begin"/>
      </w:r>
      <w:r w:rsidR="00255983">
        <w:instrText xml:space="preserve"> SEQ Figure \* ARABIC </w:instrText>
      </w:r>
      <w:r w:rsidR="00255983">
        <w:fldChar w:fldCharType="separate"/>
      </w:r>
      <w:r w:rsidR="00C951E0">
        <w:rPr>
          <w:noProof/>
        </w:rPr>
        <w:t>22</w:t>
      </w:r>
      <w:r w:rsidR="00255983">
        <w:rPr>
          <w:noProof/>
        </w:rPr>
        <w:fldChar w:fldCharType="end"/>
      </w:r>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444945"/>
      <w:r>
        <w:t xml:space="preserve">Figure </w:t>
      </w:r>
      <w:r w:rsidR="00255983">
        <w:fldChar w:fldCharType="begin"/>
      </w:r>
      <w:r w:rsidR="00255983">
        <w:instrText xml:space="preserve"> SEQ Figure \* ARABIC </w:instrText>
      </w:r>
      <w:r w:rsidR="00255983">
        <w:fldChar w:fldCharType="separate"/>
      </w:r>
      <w:r w:rsidR="00C951E0">
        <w:rPr>
          <w:noProof/>
        </w:rPr>
        <w:t>23</w:t>
      </w:r>
      <w:r w:rsidR="00255983">
        <w:rPr>
          <w:noProof/>
        </w:rPr>
        <w:fldChar w:fldCharType="end"/>
      </w:r>
      <w:r>
        <w:t>: Use Case Iteration 3</w:t>
      </w:r>
      <w:bookmarkEnd w:id="258"/>
      <w:bookmarkEnd w:id="259"/>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444946"/>
      <w:r>
        <w:t xml:space="preserve">Figure </w:t>
      </w:r>
      <w:r w:rsidR="00255983">
        <w:fldChar w:fldCharType="begin"/>
      </w:r>
      <w:r w:rsidR="00255983">
        <w:instrText xml:space="preserve"> SEQ Figure \* ARABIC </w:instrText>
      </w:r>
      <w:r w:rsidR="00255983">
        <w:fldChar w:fldCharType="separate"/>
      </w:r>
      <w:r w:rsidR="00C951E0">
        <w:rPr>
          <w:noProof/>
        </w:rPr>
        <w:t>24</w:t>
      </w:r>
      <w:r w:rsidR="00255983">
        <w:rPr>
          <w:noProof/>
        </w:rPr>
        <w:fldChar w:fldCharType="end"/>
      </w:r>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444947"/>
      <w:r>
        <w:t xml:space="preserve">Figure </w:t>
      </w:r>
      <w:r w:rsidR="00255983">
        <w:fldChar w:fldCharType="begin"/>
      </w:r>
      <w:r w:rsidR="00255983">
        <w:instrText xml:space="preserve"> SEQ Figure \* ARABIC </w:instrText>
      </w:r>
      <w:r w:rsidR="00255983">
        <w:fldChar w:fldCharType="separate"/>
      </w:r>
      <w:r w:rsidR="00C951E0">
        <w:rPr>
          <w:noProof/>
        </w:rPr>
        <w:t>25</w:t>
      </w:r>
      <w:r w:rsidR="00255983">
        <w:rPr>
          <w:noProof/>
        </w:rPr>
        <w:fldChar w:fldCharType="end"/>
      </w:r>
      <w:r>
        <w:t>: Sequence Diagram Iteration 3</w:t>
      </w:r>
      <w:bookmarkEnd w:id="262"/>
      <w:bookmarkEnd w:id="263"/>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444948"/>
      <w:r>
        <w:t xml:space="preserve">Figure </w:t>
      </w:r>
      <w:r w:rsidR="00255983">
        <w:fldChar w:fldCharType="begin"/>
      </w:r>
      <w:r w:rsidR="00255983">
        <w:instrText xml:space="preserve"> SEQ Figure \* ARABIC </w:instrText>
      </w:r>
      <w:r w:rsidR="00255983">
        <w:fldChar w:fldCharType="separate"/>
      </w:r>
      <w:r w:rsidR="00C951E0">
        <w:rPr>
          <w:noProof/>
        </w:rPr>
        <w:t>26</w:t>
      </w:r>
      <w:r w:rsidR="00255983">
        <w:rPr>
          <w:noProof/>
        </w:rPr>
        <w:fldChar w:fldCharType="end"/>
      </w:r>
      <w:r>
        <w:t>: Class Diagram Iteration 3</w:t>
      </w:r>
      <w:bookmarkEnd w:id="264"/>
      <w:bookmarkEnd w:id="265"/>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444949"/>
      <w:r>
        <w:t xml:space="preserve">Figure </w:t>
      </w:r>
      <w:r w:rsidR="00255983">
        <w:fldChar w:fldCharType="begin"/>
      </w:r>
      <w:r w:rsidR="00255983">
        <w:instrText xml:space="preserve"> SEQ Figure \* ARABIC </w:instrText>
      </w:r>
      <w:r w:rsidR="00255983">
        <w:fldChar w:fldCharType="separate"/>
      </w:r>
      <w:r w:rsidR="00C951E0">
        <w:rPr>
          <w:noProof/>
        </w:rPr>
        <w:t>27</w:t>
      </w:r>
      <w:r w:rsidR="00255983">
        <w:rPr>
          <w:noProof/>
        </w:rPr>
        <w:fldChar w:fldCharType="end"/>
      </w:r>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444950"/>
      <w:r>
        <w:t xml:space="preserve">Figure </w:t>
      </w:r>
      <w:r w:rsidR="00255983">
        <w:fldChar w:fldCharType="begin"/>
      </w:r>
      <w:r w:rsidR="00255983">
        <w:instrText xml:space="preserve"> SEQ Figure \* ARABIC </w:instrText>
      </w:r>
      <w:r w:rsidR="00255983">
        <w:fldChar w:fldCharType="separate"/>
      </w:r>
      <w:r w:rsidR="00C951E0">
        <w:rPr>
          <w:noProof/>
        </w:rPr>
        <w:t>28</w:t>
      </w:r>
      <w:r w:rsidR="00255983">
        <w:rPr>
          <w:noProof/>
        </w:rPr>
        <w:fldChar w:fldCharType="end"/>
      </w:r>
      <w:r>
        <w:t>:</w:t>
      </w:r>
      <w:r w:rsidR="00F4351D">
        <w:t xml:space="preserve"> </w:t>
      </w:r>
      <w:r>
        <w:t>Navigation Assistant device attached to user's waist</w:t>
      </w:r>
      <w:bookmarkEnd w:id="2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1" w:name="_Toc34725482"/>
      <w:bookmarkStart w:id="272" w:name="_Toc35099837"/>
      <w:bookmarkStart w:id="273" w:name="_Toc35170041"/>
      <w:bookmarkStart w:id="274" w:name="_Toc35521247"/>
      <w:bookmarkStart w:id="275" w:name="_Toc35609574"/>
      <w:bookmarkStart w:id="276" w:name="_Toc35871714"/>
      <w:bookmarkStart w:id="277" w:name="_Toc35939799"/>
      <w:r>
        <w:rPr>
          <w:rStyle w:val="IntenseEmphasis"/>
          <w:rFonts w:asciiTheme="minorHAnsi" w:eastAsiaTheme="minorEastAsia" w:hAnsiTheme="minorHAnsi" w:cstheme="minorBidi"/>
          <w:spacing w:val="15"/>
          <w:sz w:val="22"/>
          <w:szCs w:val="22"/>
        </w:rPr>
        <w:t>Sensor</w:t>
      </w:r>
      <w:bookmarkEnd w:id="271"/>
      <w:bookmarkEnd w:id="272"/>
      <w:bookmarkEnd w:id="273"/>
      <w:bookmarkEnd w:id="274"/>
      <w:bookmarkEnd w:id="275"/>
      <w:bookmarkEnd w:id="276"/>
      <w:bookmarkEnd w:id="27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8" w:name="_Toc34725483"/>
      <w:bookmarkStart w:id="279" w:name="_Toc35099838"/>
      <w:bookmarkStart w:id="280" w:name="_Toc35170042"/>
      <w:bookmarkStart w:id="281" w:name="_Toc35521248"/>
      <w:bookmarkStart w:id="282" w:name="_Toc35609575"/>
      <w:bookmarkStart w:id="283" w:name="_Toc35871715"/>
      <w:bookmarkStart w:id="284" w:name="_Toc35939800"/>
      <w:r>
        <w:rPr>
          <w:rStyle w:val="IntenseEmphasis"/>
          <w:rFonts w:asciiTheme="minorHAnsi" w:eastAsiaTheme="minorEastAsia" w:hAnsiTheme="minorHAnsi" w:cstheme="minorBidi"/>
          <w:spacing w:val="15"/>
          <w:sz w:val="22"/>
          <w:szCs w:val="22"/>
        </w:rPr>
        <w:t>Pi Camera</w:t>
      </w:r>
      <w:bookmarkEnd w:id="278"/>
      <w:bookmarkEnd w:id="279"/>
      <w:bookmarkEnd w:id="280"/>
      <w:bookmarkEnd w:id="281"/>
      <w:bookmarkEnd w:id="282"/>
      <w:bookmarkEnd w:id="283"/>
      <w:bookmarkEnd w:id="284"/>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5" w:name="_Toc34725484"/>
      <w:bookmarkStart w:id="286" w:name="_Toc35099839"/>
      <w:bookmarkStart w:id="287" w:name="_Toc35170043"/>
      <w:bookmarkStart w:id="288" w:name="_Toc35521249"/>
      <w:bookmarkStart w:id="289" w:name="_Toc35609576"/>
      <w:bookmarkStart w:id="290" w:name="_Toc35871716"/>
      <w:bookmarkStart w:id="291" w:name="_Toc35939801"/>
      <w:r>
        <w:rPr>
          <w:rStyle w:val="IntenseEmphasis"/>
          <w:rFonts w:asciiTheme="minorHAnsi" w:eastAsiaTheme="minorEastAsia" w:hAnsiTheme="minorHAnsi" w:cstheme="minorBidi"/>
          <w:spacing w:val="15"/>
          <w:sz w:val="22"/>
          <w:szCs w:val="22"/>
        </w:rPr>
        <w:t>Raspberry Pi</w:t>
      </w:r>
      <w:bookmarkEnd w:id="285"/>
      <w:bookmarkEnd w:id="286"/>
      <w:bookmarkEnd w:id="287"/>
      <w:bookmarkEnd w:id="288"/>
      <w:bookmarkEnd w:id="289"/>
      <w:bookmarkEnd w:id="290"/>
      <w:bookmarkEnd w:id="29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2" w:name="_Toc34725485"/>
      <w:bookmarkStart w:id="293" w:name="_Toc35099840"/>
      <w:bookmarkStart w:id="294" w:name="_Toc35170044"/>
      <w:bookmarkStart w:id="295" w:name="_Toc35521250"/>
      <w:bookmarkStart w:id="296" w:name="_Toc35609577"/>
      <w:bookmarkStart w:id="297" w:name="_Toc35871717"/>
      <w:bookmarkStart w:id="298" w:name="_Toc35939802"/>
      <w:r>
        <w:rPr>
          <w:rStyle w:val="IntenseEmphasis"/>
          <w:rFonts w:asciiTheme="minorHAnsi" w:eastAsiaTheme="minorEastAsia" w:hAnsiTheme="minorHAnsi" w:cstheme="minorBidi"/>
          <w:spacing w:val="15"/>
          <w:sz w:val="22"/>
          <w:szCs w:val="22"/>
        </w:rPr>
        <w:t>Audio Instructions</w:t>
      </w:r>
      <w:bookmarkEnd w:id="292"/>
      <w:bookmarkEnd w:id="293"/>
      <w:bookmarkEnd w:id="294"/>
      <w:bookmarkEnd w:id="295"/>
      <w:bookmarkEnd w:id="296"/>
      <w:bookmarkEnd w:id="297"/>
      <w:bookmarkEnd w:id="29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99" w:name="_Toc21975777"/>
      <w:bookmarkStart w:id="300" w:name="_Toc35939803"/>
      <w:r>
        <w:t>3.</w:t>
      </w:r>
      <w:r w:rsidR="00DB62C8">
        <w:t>5</w:t>
      </w:r>
      <w:r>
        <w:t>. Middle-Tier</w:t>
      </w:r>
      <w:bookmarkEnd w:id="299"/>
      <w:bookmarkEnd w:id="30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1" w:name="_Toc34725487"/>
      <w:bookmarkStart w:id="302" w:name="_Toc35099842"/>
      <w:bookmarkStart w:id="303" w:name="_Toc35170046"/>
      <w:bookmarkStart w:id="304" w:name="_Toc35521252"/>
      <w:bookmarkStart w:id="305" w:name="_Toc35609579"/>
      <w:bookmarkStart w:id="306" w:name="_Toc35871719"/>
      <w:bookmarkStart w:id="307" w:name="_Toc35939804"/>
      <w:r>
        <w:rPr>
          <w:rStyle w:val="IntenseEmphasis"/>
          <w:rFonts w:asciiTheme="minorHAnsi" w:eastAsiaTheme="minorEastAsia" w:hAnsiTheme="minorHAnsi" w:cstheme="minorBidi"/>
          <w:spacing w:val="15"/>
          <w:sz w:val="22"/>
          <w:szCs w:val="22"/>
        </w:rPr>
        <w:t>Sensor Input</w:t>
      </w:r>
      <w:bookmarkEnd w:id="301"/>
      <w:bookmarkEnd w:id="302"/>
      <w:bookmarkEnd w:id="303"/>
      <w:bookmarkEnd w:id="304"/>
      <w:bookmarkEnd w:id="305"/>
      <w:bookmarkEnd w:id="306"/>
      <w:bookmarkEnd w:id="307"/>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8" w:name="_Toc34725488"/>
      <w:bookmarkStart w:id="309" w:name="_Toc35099843"/>
      <w:bookmarkStart w:id="310" w:name="_Toc35170047"/>
      <w:bookmarkStart w:id="311" w:name="_Toc35521253"/>
      <w:bookmarkStart w:id="312" w:name="_Toc35609580"/>
      <w:bookmarkStart w:id="313" w:name="_Toc35871720"/>
      <w:bookmarkStart w:id="314" w:name="_Toc35939805"/>
      <w:r>
        <w:rPr>
          <w:rStyle w:val="IntenseEmphasis"/>
          <w:rFonts w:asciiTheme="minorHAnsi" w:eastAsiaTheme="minorEastAsia" w:hAnsiTheme="minorHAnsi" w:cstheme="minorBidi"/>
          <w:spacing w:val="15"/>
          <w:sz w:val="22"/>
          <w:szCs w:val="22"/>
        </w:rPr>
        <w:t>Object Detection Model Results</w:t>
      </w:r>
      <w:bookmarkEnd w:id="308"/>
      <w:bookmarkEnd w:id="309"/>
      <w:bookmarkEnd w:id="310"/>
      <w:bookmarkEnd w:id="311"/>
      <w:bookmarkEnd w:id="312"/>
      <w:bookmarkEnd w:id="313"/>
      <w:bookmarkEnd w:id="31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5" w:name="_Toc34725489"/>
      <w:bookmarkStart w:id="316" w:name="_Toc35099844"/>
      <w:bookmarkStart w:id="317" w:name="_Toc35170048"/>
      <w:bookmarkStart w:id="318" w:name="_Toc35521254"/>
      <w:bookmarkStart w:id="319" w:name="_Toc35609581"/>
      <w:bookmarkStart w:id="320" w:name="_Toc35871721"/>
      <w:bookmarkStart w:id="321"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5"/>
      <w:bookmarkEnd w:id="316"/>
      <w:bookmarkEnd w:id="317"/>
      <w:bookmarkEnd w:id="318"/>
      <w:bookmarkEnd w:id="319"/>
      <w:bookmarkEnd w:id="320"/>
      <w:bookmarkEnd w:id="321"/>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2" w:name="_Toc34725490"/>
      <w:bookmarkStart w:id="323" w:name="_Toc35099845"/>
      <w:bookmarkStart w:id="324" w:name="_Toc35170049"/>
      <w:bookmarkStart w:id="325" w:name="_Toc35521255"/>
      <w:bookmarkStart w:id="326" w:name="_Toc35609582"/>
      <w:bookmarkStart w:id="327" w:name="_Toc35871722"/>
      <w:bookmarkStart w:id="328"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2"/>
      <w:bookmarkEnd w:id="323"/>
      <w:bookmarkEnd w:id="324"/>
      <w:bookmarkEnd w:id="325"/>
      <w:bookmarkEnd w:id="326"/>
      <w:bookmarkEnd w:id="327"/>
      <w:bookmarkEnd w:id="328"/>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29" w:name="_Toc21975778"/>
      <w:bookmarkStart w:id="330" w:name="_Toc35939808"/>
      <w:r>
        <w:t>3.</w:t>
      </w:r>
      <w:r w:rsidR="00DB62C8">
        <w:t>6</w:t>
      </w:r>
      <w:r>
        <w:t>. Back-End</w:t>
      </w:r>
      <w:bookmarkEnd w:id="329"/>
      <w:bookmarkEnd w:id="33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1" w:name="_Toc34725492"/>
      <w:bookmarkStart w:id="332" w:name="_Toc35099847"/>
      <w:bookmarkStart w:id="333" w:name="_Toc35170051"/>
      <w:bookmarkStart w:id="334" w:name="_Toc35521257"/>
      <w:bookmarkStart w:id="335" w:name="_Toc35609584"/>
      <w:bookmarkStart w:id="336" w:name="_Toc35871724"/>
      <w:bookmarkStart w:id="337" w:name="_Toc35939809"/>
      <w:r>
        <w:rPr>
          <w:rStyle w:val="IntenseEmphasis"/>
          <w:rFonts w:asciiTheme="minorHAnsi" w:eastAsiaTheme="minorEastAsia" w:hAnsiTheme="minorHAnsi" w:cstheme="minorBidi"/>
          <w:spacing w:val="15"/>
          <w:sz w:val="22"/>
          <w:szCs w:val="22"/>
        </w:rPr>
        <w:t>Camera Input</w:t>
      </w:r>
      <w:bookmarkEnd w:id="331"/>
      <w:bookmarkEnd w:id="332"/>
      <w:bookmarkEnd w:id="333"/>
      <w:bookmarkEnd w:id="334"/>
      <w:bookmarkEnd w:id="335"/>
      <w:bookmarkEnd w:id="336"/>
      <w:bookmarkEnd w:id="33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8" w:name="_Toc34725493"/>
      <w:bookmarkStart w:id="339" w:name="_Toc35099848"/>
      <w:bookmarkStart w:id="340" w:name="_Toc35170052"/>
      <w:bookmarkStart w:id="341" w:name="_Toc35521258"/>
      <w:bookmarkStart w:id="342" w:name="_Toc35609585"/>
      <w:bookmarkStart w:id="343" w:name="_Toc35871725"/>
      <w:bookmarkStart w:id="344" w:name="_Toc35939810"/>
      <w:r>
        <w:rPr>
          <w:rStyle w:val="IntenseEmphasis"/>
          <w:rFonts w:asciiTheme="minorHAnsi" w:eastAsiaTheme="minorEastAsia" w:hAnsiTheme="minorHAnsi" w:cstheme="minorBidi"/>
          <w:spacing w:val="15"/>
          <w:sz w:val="22"/>
          <w:szCs w:val="22"/>
        </w:rPr>
        <w:t>MobileNet SSDLite Model</w:t>
      </w:r>
      <w:bookmarkEnd w:id="338"/>
      <w:bookmarkEnd w:id="339"/>
      <w:bookmarkEnd w:id="340"/>
      <w:bookmarkEnd w:id="341"/>
      <w:bookmarkEnd w:id="342"/>
      <w:bookmarkEnd w:id="343"/>
      <w:bookmarkEnd w:id="344"/>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5" w:name="_Ref34724458"/>
      <w:bookmarkStart w:id="346" w:name="_Toc36444951"/>
      <w:r>
        <w:t xml:space="preserve">Figure </w:t>
      </w:r>
      <w:r w:rsidR="00255983">
        <w:fldChar w:fldCharType="begin"/>
      </w:r>
      <w:r w:rsidR="00255983">
        <w:instrText xml:space="preserve"> SEQ Figure \* ARABIC </w:instrText>
      </w:r>
      <w:r w:rsidR="00255983">
        <w:fldChar w:fldCharType="separate"/>
      </w:r>
      <w:r w:rsidR="00C951E0">
        <w:rPr>
          <w:noProof/>
        </w:rPr>
        <w:t>29</w:t>
      </w:r>
      <w:r w:rsidR="00255983">
        <w:rPr>
          <w:noProof/>
        </w:rPr>
        <w:fldChar w:fldCharType="end"/>
      </w:r>
      <w:r>
        <w:t>: MobileNet SSDLite Diagram (39)</w:t>
      </w:r>
      <w:bookmarkEnd w:id="345"/>
      <w:bookmarkEnd w:id="346"/>
    </w:p>
    <w:p w14:paraId="754828C7" w14:textId="77777777" w:rsidR="005856BD" w:rsidRPr="007B63DE" w:rsidRDefault="005856BD" w:rsidP="007A7F1C"/>
    <w:p w14:paraId="422E6C38" w14:textId="3FCFEDFD" w:rsidR="007A7F1C" w:rsidRDefault="007A7F1C" w:rsidP="007A7F1C">
      <w:pPr>
        <w:pStyle w:val="Heading2"/>
      </w:pPr>
      <w:bookmarkStart w:id="347" w:name="_Toc21975779"/>
      <w:bookmarkStart w:id="348" w:name="_Toc35939811"/>
      <w:r>
        <w:t>3.</w:t>
      </w:r>
      <w:r w:rsidR="00DB62C8">
        <w:t>7</w:t>
      </w:r>
      <w:r>
        <w:t>. Conclusions</w:t>
      </w:r>
      <w:bookmarkEnd w:id="347"/>
      <w:bookmarkEnd w:id="348"/>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49" w:name="_Toc35939812"/>
      <w:r>
        <w:lastRenderedPageBreak/>
        <w:t>4. De</w:t>
      </w:r>
      <w:r w:rsidR="007F3450">
        <w:t>velopment</w:t>
      </w:r>
      <w:bookmarkEnd w:id="349"/>
    </w:p>
    <w:p w14:paraId="2A537FCB" w14:textId="77777777" w:rsidR="009B697E" w:rsidRDefault="009B697E" w:rsidP="009B697E"/>
    <w:p w14:paraId="605A4897" w14:textId="77777777" w:rsidR="009B697E" w:rsidRDefault="009B697E" w:rsidP="009B697E">
      <w:pPr>
        <w:pStyle w:val="Heading2"/>
      </w:pPr>
      <w:bookmarkStart w:id="350" w:name="_Toc35939813"/>
      <w:r>
        <w:t>4.1. Introduction</w:t>
      </w:r>
      <w:bookmarkEnd w:id="350"/>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1" w:name="_Toc35939814"/>
      <w:r>
        <w:t>4.2. Software Development</w:t>
      </w:r>
      <w:bookmarkEnd w:id="351"/>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2" w:name="_Toc35939815"/>
      <w:r>
        <w:t xml:space="preserve">4.3. </w:t>
      </w:r>
      <w:r w:rsidR="007F3450">
        <w:t>Front-End</w:t>
      </w:r>
      <w:bookmarkEnd w:id="352"/>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3" w:name="_Toc34725499"/>
      <w:bookmarkStart w:id="354" w:name="_Toc35099854"/>
      <w:bookmarkStart w:id="355" w:name="_Toc35170058"/>
      <w:bookmarkStart w:id="356" w:name="_Toc35521264"/>
      <w:bookmarkStart w:id="357" w:name="_Toc35609591"/>
      <w:bookmarkStart w:id="358" w:name="_Toc35871731"/>
      <w:bookmarkStart w:id="359"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3"/>
      <w:bookmarkEnd w:id="354"/>
      <w:bookmarkEnd w:id="355"/>
      <w:bookmarkEnd w:id="356"/>
      <w:bookmarkEnd w:id="357"/>
      <w:bookmarkEnd w:id="358"/>
      <w:bookmarkEnd w:id="359"/>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0" w:name="_Toc34725500"/>
      <w:bookmarkStart w:id="361" w:name="_Toc35099855"/>
      <w:bookmarkStart w:id="362" w:name="_Toc35170059"/>
      <w:bookmarkStart w:id="363" w:name="_Toc35521265"/>
      <w:bookmarkStart w:id="364" w:name="_Toc35609592"/>
      <w:bookmarkStart w:id="365" w:name="_Toc35871732"/>
      <w:bookmarkStart w:id="366"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0"/>
      <w:bookmarkEnd w:id="361"/>
      <w:bookmarkEnd w:id="362"/>
      <w:bookmarkEnd w:id="363"/>
      <w:bookmarkEnd w:id="364"/>
      <w:bookmarkEnd w:id="365"/>
      <w:bookmarkEnd w:id="366"/>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7" w:name="_Ref35093419"/>
      <w:bookmarkStart w:id="368" w:name="_Toc36444952"/>
      <w:r>
        <w:t xml:space="preserve">Figure </w:t>
      </w:r>
      <w:r w:rsidR="00255983">
        <w:fldChar w:fldCharType="begin"/>
      </w:r>
      <w:r w:rsidR="00255983">
        <w:instrText xml:space="preserve"> SEQ Figure \* ARABIC </w:instrText>
      </w:r>
      <w:r w:rsidR="00255983">
        <w:fldChar w:fldCharType="separate"/>
      </w:r>
      <w:r w:rsidR="00C951E0">
        <w:rPr>
          <w:noProof/>
        </w:rPr>
        <w:t>30</w:t>
      </w:r>
      <w:r w:rsidR="00255983">
        <w:rPr>
          <w:noProof/>
        </w:rPr>
        <w:fldChar w:fldCharType="end"/>
      </w:r>
      <w:r>
        <w:t xml:space="preserve">: Code </w:t>
      </w:r>
      <w:r w:rsidRPr="001A5D42">
        <w:t>to automate running of object</w:t>
      </w:r>
      <w:r>
        <w:t xml:space="preserve"> detection</w:t>
      </w:r>
      <w:bookmarkEnd w:id="367"/>
      <w:bookmarkEnd w:id="368"/>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69" w:name="_Toc34725501"/>
      <w:bookmarkStart w:id="370" w:name="_Toc35099856"/>
      <w:bookmarkStart w:id="371" w:name="_Toc35170060"/>
      <w:bookmarkStart w:id="372" w:name="_Toc35521266"/>
      <w:bookmarkStart w:id="373" w:name="_Toc35609593"/>
      <w:bookmarkStart w:id="374" w:name="_Toc35871733"/>
      <w:bookmarkStart w:id="375"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69"/>
      <w:bookmarkEnd w:id="370"/>
      <w:bookmarkEnd w:id="371"/>
      <w:bookmarkEnd w:id="372"/>
      <w:bookmarkEnd w:id="373"/>
      <w:bookmarkEnd w:id="374"/>
      <w:bookmarkEnd w:id="375"/>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6" w:name="_Ref35520080"/>
      <w:bookmarkStart w:id="377" w:name="_Toc35939897"/>
      <w:r>
        <w:t xml:space="preserve">Listing </w:t>
      </w:r>
      <w:r w:rsidR="00255983">
        <w:fldChar w:fldCharType="begin"/>
      </w:r>
      <w:r w:rsidR="00255983">
        <w:instrText xml:space="preserve"> SEQ Listing \* ARABIC </w:instrText>
      </w:r>
      <w:r w:rsidR="00255983">
        <w:fldChar w:fldCharType="separate"/>
      </w:r>
      <w:r w:rsidR="00794A97">
        <w:rPr>
          <w:noProof/>
        </w:rPr>
        <w:t>1</w:t>
      </w:r>
      <w:r w:rsidR="00255983">
        <w:rPr>
          <w:noProof/>
        </w:rPr>
        <w:fldChar w:fldCharType="end"/>
      </w:r>
      <w:r>
        <w:t>: eSpeak instructions code</w:t>
      </w:r>
      <w:bookmarkEnd w:id="376"/>
      <w:bookmarkEnd w:id="377"/>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8" w:name="_Toc34725502"/>
      <w:bookmarkStart w:id="379" w:name="_Toc35099857"/>
      <w:bookmarkStart w:id="380" w:name="_Toc35170061"/>
      <w:bookmarkStart w:id="381" w:name="_Toc35521267"/>
      <w:bookmarkStart w:id="382" w:name="_Toc35609594"/>
      <w:bookmarkStart w:id="383" w:name="_Toc35871734"/>
      <w:bookmarkStart w:id="384"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8"/>
      <w:bookmarkEnd w:id="379"/>
      <w:bookmarkEnd w:id="380"/>
      <w:bookmarkEnd w:id="381"/>
      <w:bookmarkEnd w:id="382"/>
      <w:bookmarkEnd w:id="383"/>
      <w:bookmarkEnd w:id="38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5" w:name="_Toc35939820"/>
      <w:r w:rsidRPr="00F15AE1">
        <w:t xml:space="preserve">4.4. </w:t>
      </w:r>
      <w:r w:rsidR="007F3450" w:rsidRPr="00F15AE1">
        <w:t>Middle-Tier</w:t>
      </w:r>
      <w:bookmarkEnd w:id="38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6" w:name="_Toc34725504"/>
      <w:bookmarkStart w:id="387" w:name="_Toc35099859"/>
      <w:bookmarkStart w:id="388" w:name="_Toc35170063"/>
      <w:bookmarkStart w:id="389" w:name="_Toc35521269"/>
      <w:bookmarkStart w:id="390" w:name="_Toc35609596"/>
      <w:bookmarkStart w:id="391" w:name="_Toc35871736"/>
      <w:bookmarkStart w:id="392" w:name="_Toc35939821"/>
      <w:r w:rsidRPr="00F15AE1">
        <w:rPr>
          <w:sz w:val="22"/>
          <w:szCs w:val="22"/>
        </w:rPr>
        <w:t>4.4.1 Introduction</w:t>
      </w:r>
      <w:bookmarkEnd w:id="386"/>
      <w:bookmarkEnd w:id="387"/>
      <w:bookmarkEnd w:id="388"/>
      <w:bookmarkEnd w:id="389"/>
      <w:bookmarkEnd w:id="390"/>
      <w:bookmarkEnd w:id="391"/>
      <w:bookmarkEnd w:id="392"/>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3" w:name="_Toc34725505"/>
      <w:bookmarkStart w:id="394" w:name="_Toc35099860"/>
      <w:bookmarkStart w:id="395" w:name="_Toc35170064"/>
      <w:bookmarkStart w:id="396" w:name="_Toc35521270"/>
      <w:bookmarkStart w:id="397" w:name="_Toc35609597"/>
      <w:bookmarkStart w:id="398" w:name="_Toc35871737"/>
      <w:bookmarkStart w:id="399" w:name="_Toc35939822"/>
      <w:r w:rsidRPr="001E4EEA">
        <w:rPr>
          <w:sz w:val="22"/>
          <w:szCs w:val="22"/>
        </w:rPr>
        <w:t>4.4.2 Distance Sensor Setup</w:t>
      </w:r>
      <w:bookmarkEnd w:id="393"/>
      <w:bookmarkEnd w:id="394"/>
      <w:bookmarkEnd w:id="395"/>
      <w:bookmarkEnd w:id="396"/>
      <w:bookmarkEnd w:id="397"/>
      <w:bookmarkEnd w:id="398"/>
      <w:bookmarkEnd w:id="399"/>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0" w:name="_Toc34725506"/>
      <w:bookmarkStart w:id="401" w:name="_Toc35099861"/>
      <w:bookmarkStart w:id="402" w:name="_Toc35170065"/>
      <w:bookmarkStart w:id="403" w:name="_Toc35521271"/>
      <w:bookmarkStart w:id="404" w:name="_Toc35609598"/>
      <w:bookmarkStart w:id="405" w:name="_Toc35871738"/>
      <w:bookmarkStart w:id="406"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0"/>
      <w:bookmarkEnd w:id="401"/>
      <w:bookmarkEnd w:id="402"/>
      <w:bookmarkEnd w:id="403"/>
      <w:bookmarkEnd w:id="404"/>
      <w:bookmarkEnd w:id="405"/>
      <w:bookmarkEnd w:id="406"/>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7" w:name="_Ref35609321"/>
      <w:bookmarkStart w:id="408" w:name="_Toc36444953"/>
      <w:r w:rsidRPr="001E4EEA">
        <w:t xml:space="preserve">Figure </w:t>
      </w:r>
      <w:r w:rsidR="00255983">
        <w:fldChar w:fldCharType="begin"/>
      </w:r>
      <w:r w:rsidR="00255983">
        <w:instrText xml:space="preserve"> SEQ Figure \* ARABIC </w:instrText>
      </w:r>
      <w:r w:rsidR="00255983">
        <w:fldChar w:fldCharType="separate"/>
      </w:r>
      <w:r w:rsidR="00C951E0">
        <w:rPr>
          <w:noProof/>
        </w:rPr>
        <w:t>31</w:t>
      </w:r>
      <w:r w:rsidR="00255983">
        <w:rPr>
          <w:noProof/>
        </w:rPr>
        <w:fldChar w:fldCharType="end"/>
      </w:r>
      <w:r w:rsidRPr="001E4EEA">
        <w:t>: Circuit schematic</w:t>
      </w:r>
      <w:bookmarkEnd w:id="407"/>
      <w:r w:rsidRPr="001E4EEA">
        <w:t xml:space="preserve"> (44)</w:t>
      </w:r>
      <w:bookmarkEnd w:id="408"/>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09" w:name="_Ref35098667"/>
      <w:bookmarkStart w:id="410" w:name="_Toc36444954"/>
      <w:r w:rsidRPr="001E4EEA">
        <w:t xml:space="preserve">Figure </w:t>
      </w:r>
      <w:r w:rsidR="00255983">
        <w:fldChar w:fldCharType="begin"/>
      </w:r>
      <w:r w:rsidR="00255983">
        <w:instrText xml:space="preserve"> SEQ Figure \* ARABIC </w:instrText>
      </w:r>
      <w:r w:rsidR="00255983">
        <w:fldChar w:fldCharType="separate"/>
      </w:r>
      <w:r w:rsidR="00C951E0">
        <w:rPr>
          <w:noProof/>
        </w:rPr>
        <w:t>32</w:t>
      </w:r>
      <w:r w:rsidR="00255983">
        <w:rPr>
          <w:noProof/>
        </w:rPr>
        <w:fldChar w:fldCharType="end"/>
      </w:r>
      <w:r w:rsidRPr="001E4EEA">
        <w:t>: Wires attached to HC-SR04 sensor</w:t>
      </w:r>
      <w:bookmarkEnd w:id="409"/>
      <w:bookmarkEnd w:id="410"/>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1" w:name="_Ref35098951"/>
      <w:bookmarkStart w:id="412" w:name="_Toc36444955"/>
      <w:r w:rsidRPr="001E4EEA">
        <w:t xml:space="preserve">Figure </w:t>
      </w:r>
      <w:r w:rsidR="00255983">
        <w:fldChar w:fldCharType="begin"/>
      </w:r>
      <w:r w:rsidR="00255983">
        <w:instrText xml:space="preserve"> SEQ Figure \* ARABIC </w:instrText>
      </w:r>
      <w:r w:rsidR="00255983">
        <w:fldChar w:fldCharType="separate"/>
      </w:r>
      <w:r w:rsidR="00C951E0">
        <w:rPr>
          <w:noProof/>
        </w:rPr>
        <w:t>33</w:t>
      </w:r>
      <w:r w:rsidR="00255983">
        <w:rPr>
          <w:noProof/>
        </w:rPr>
        <w:fldChar w:fldCharType="end"/>
      </w:r>
      <w:r w:rsidRPr="001E4EEA">
        <w:t>: Sensor bread board connections</w:t>
      </w:r>
      <w:bookmarkEnd w:id="411"/>
      <w:bookmarkEnd w:id="412"/>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3" w:name="_Ref35099611"/>
      <w:bookmarkStart w:id="414" w:name="_Toc36444956"/>
      <w:r w:rsidRPr="008905C3">
        <w:t xml:space="preserve">Figure </w:t>
      </w:r>
      <w:r w:rsidR="00255983">
        <w:fldChar w:fldCharType="begin"/>
      </w:r>
      <w:r w:rsidR="00255983">
        <w:instrText xml:space="preserve"> SEQ Figure \* ARABIC </w:instrText>
      </w:r>
      <w:r w:rsidR="00255983">
        <w:fldChar w:fldCharType="separate"/>
      </w:r>
      <w:r w:rsidR="00C951E0">
        <w:rPr>
          <w:noProof/>
        </w:rPr>
        <w:t>34</w:t>
      </w:r>
      <w:r w:rsidR="00255983">
        <w:rPr>
          <w:noProof/>
        </w:rPr>
        <w:fldChar w:fldCharType="end"/>
      </w:r>
      <w:r w:rsidRPr="008905C3">
        <w:t>: Sensor connections to Raspberry Pi</w:t>
      </w:r>
      <w:bookmarkEnd w:id="413"/>
      <w:bookmarkEnd w:id="414"/>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5" w:name="_Toc34725507"/>
      <w:bookmarkStart w:id="416" w:name="_Toc35099862"/>
      <w:bookmarkStart w:id="417" w:name="_Toc35170066"/>
      <w:bookmarkStart w:id="418" w:name="_Toc35521272"/>
      <w:bookmarkStart w:id="419" w:name="_Toc35609599"/>
      <w:bookmarkStart w:id="420" w:name="_Toc35871739"/>
      <w:bookmarkStart w:id="421" w:name="_Toc35939824"/>
      <w:r w:rsidRPr="008905C3">
        <w:rPr>
          <w:rStyle w:val="IntenseEmphasis"/>
          <w:rFonts w:asciiTheme="minorHAnsi" w:eastAsiaTheme="minorEastAsia" w:hAnsiTheme="minorHAnsi" w:cstheme="minorBidi"/>
          <w:spacing w:val="15"/>
          <w:sz w:val="22"/>
          <w:szCs w:val="22"/>
        </w:rPr>
        <w:t>Sensor Code Setup</w:t>
      </w:r>
      <w:bookmarkEnd w:id="415"/>
      <w:bookmarkEnd w:id="416"/>
      <w:bookmarkEnd w:id="417"/>
      <w:bookmarkEnd w:id="418"/>
      <w:bookmarkEnd w:id="419"/>
      <w:bookmarkEnd w:id="420"/>
      <w:bookmarkEnd w:id="42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2" w:name="_Ref35520158"/>
      <w:bookmarkStart w:id="423" w:name="_Toc35939898"/>
      <w:r w:rsidRPr="0032282A">
        <w:t xml:space="preserve">Listing </w:t>
      </w:r>
      <w:r w:rsidR="00255983">
        <w:fldChar w:fldCharType="begin"/>
      </w:r>
      <w:r w:rsidR="00255983">
        <w:instrText xml:space="preserve"> SEQ Listing \* ARABIC </w:instrText>
      </w:r>
      <w:r w:rsidR="00255983">
        <w:fldChar w:fldCharType="separate"/>
      </w:r>
      <w:r w:rsidR="00794A97" w:rsidRPr="0032282A">
        <w:rPr>
          <w:noProof/>
        </w:rPr>
        <w:t>2</w:t>
      </w:r>
      <w:r w:rsidR="00255983">
        <w:rPr>
          <w:noProof/>
        </w:rPr>
        <w:fldChar w:fldCharType="end"/>
      </w:r>
      <w:r w:rsidRPr="0032282A">
        <w:t>: Raspberry Pi pin setup</w:t>
      </w:r>
      <w:bookmarkEnd w:id="422"/>
      <w:bookmarkEnd w:id="42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4" w:name="_Ref35520199"/>
      <w:bookmarkStart w:id="425" w:name="_Toc35939899"/>
      <w:r w:rsidRPr="00A71922">
        <w:t xml:space="preserve">Listing </w:t>
      </w:r>
      <w:r w:rsidR="00255983">
        <w:fldChar w:fldCharType="begin"/>
      </w:r>
      <w:r w:rsidR="00255983">
        <w:instrText xml:space="preserve"> SEQ Listing \* ARABIC </w:instrText>
      </w:r>
      <w:r w:rsidR="00255983">
        <w:fldChar w:fldCharType="separate"/>
      </w:r>
      <w:r w:rsidR="00794A97" w:rsidRPr="00A71922">
        <w:rPr>
          <w:noProof/>
        </w:rPr>
        <w:t>3</w:t>
      </w:r>
      <w:r w:rsidR="00255983">
        <w:rPr>
          <w:noProof/>
        </w:rPr>
        <w:fldChar w:fldCharType="end"/>
      </w:r>
      <w:r w:rsidRPr="00A71922">
        <w:t>: Sensor pulses</w:t>
      </w:r>
      <w:bookmarkEnd w:id="424"/>
      <w:bookmarkEnd w:id="42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6" w:name="_Ref35520277"/>
      <w:bookmarkStart w:id="427" w:name="_Toc35939900"/>
      <w:r w:rsidRPr="00A71922">
        <w:t xml:space="preserve">Listing </w:t>
      </w:r>
      <w:r w:rsidR="00255983">
        <w:fldChar w:fldCharType="begin"/>
      </w:r>
      <w:r w:rsidR="00255983">
        <w:instrText xml:space="preserve"> SEQ Listing \* ARABIC </w:instrText>
      </w:r>
      <w:r w:rsidR="00255983">
        <w:fldChar w:fldCharType="separate"/>
      </w:r>
      <w:r w:rsidR="00794A97" w:rsidRPr="00A71922">
        <w:rPr>
          <w:noProof/>
        </w:rPr>
        <w:t>4</w:t>
      </w:r>
      <w:r w:rsidR="00255983">
        <w:rPr>
          <w:noProof/>
        </w:rPr>
        <w:fldChar w:fldCharType="end"/>
      </w:r>
      <w:r w:rsidRPr="00A71922">
        <w:t>: Calculate the distance</w:t>
      </w:r>
      <w:bookmarkEnd w:id="426"/>
      <w:bookmarkEnd w:id="42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8" w:name="_Toc34725508"/>
      <w:bookmarkStart w:id="429" w:name="_Toc35099863"/>
      <w:bookmarkStart w:id="430" w:name="_Toc35170067"/>
      <w:bookmarkStart w:id="431" w:name="_Toc35521273"/>
      <w:bookmarkStart w:id="432" w:name="_Toc35609600"/>
      <w:bookmarkStart w:id="433" w:name="_Toc35871740"/>
      <w:bookmarkStart w:id="434" w:name="_Toc35939825"/>
      <w:r w:rsidRPr="00A71922">
        <w:rPr>
          <w:sz w:val="22"/>
          <w:szCs w:val="22"/>
        </w:rPr>
        <w:t>4.4.3 Instruction Calculation</w:t>
      </w:r>
      <w:bookmarkEnd w:id="428"/>
      <w:bookmarkEnd w:id="429"/>
      <w:bookmarkEnd w:id="430"/>
      <w:bookmarkEnd w:id="431"/>
      <w:bookmarkEnd w:id="432"/>
      <w:bookmarkEnd w:id="433"/>
      <w:bookmarkEnd w:id="43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5" w:name="_Ref35520329"/>
      <w:bookmarkStart w:id="436" w:name="_Toc35939901"/>
      <w:r w:rsidRPr="00F1139A">
        <w:t xml:space="preserve">Listing </w:t>
      </w:r>
      <w:r w:rsidR="00255983">
        <w:fldChar w:fldCharType="begin"/>
      </w:r>
      <w:r w:rsidR="00255983">
        <w:instrText xml:space="preserve"> SEQ Listing \* ARABIC </w:instrText>
      </w:r>
      <w:r w:rsidR="00255983">
        <w:fldChar w:fldCharType="separate"/>
      </w:r>
      <w:r w:rsidR="00794A97" w:rsidRPr="00F1139A">
        <w:rPr>
          <w:noProof/>
        </w:rPr>
        <w:t>5</w:t>
      </w:r>
      <w:r w:rsidR="00255983">
        <w:rPr>
          <w:noProof/>
        </w:rPr>
        <w:fldChar w:fldCharType="end"/>
      </w:r>
      <w:r w:rsidRPr="00F1139A">
        <w:t>: Instruction for loop</w:t>
      </w:r>
      <w:bookmarkEnd w:id="435"/>
      <w:bookmarkEnd w:id="43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7" w:name="_Ref35520362"/>
      <w:bookmarkStart w:id="438" w:name="_Toc35939902"/>
      <w:r w:rsidRPr="00F1139A">
        <w:t xml:space="preserve">Listing </w:t>
      </w:r>
      <w:r w:rsidR="00255983">
        <w:fldChar w:fldCharType="begin"/>
      </w:r>
      <w:r w:rsidR="00255983">
        <w:instrText xml:space="preserve"> SEQ Listing \* ARABIC </w:instrText>
      </w:r>
      <w:r w:rsidR="00255983">
        <w:fldChar w:fldCharType="separate"/>
      </w:r>
      <w:r w:rsidR="00794A97" w:rsidRPr="00F1139A">
        <w:rPr>
          <w:noProof/>
        </w:rPr>
        <w:t>6</w:t>
      </w:r>
      <w:r w:rsidR="00255983">
        <w:rPr>
          <w:noProof/>
        </w:rPr>
        <w:fldChar w:fldCharType="end"/>
      </w:r>
      <w:r w:rsidRPr="00F1139A">
        <w:t>: Distance handling</w:t>
      </w:r>
      <w:bookmarkEnd w:id="437"/>
      <w:bookmarkEnd w:id="43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39" w:name="_Ref35520401"/>
      <w:bookmarkStart w:id="440" w:name="_Toc35939903"/>
      <w:r w:rsidRPr="00D50D8A">
        <w:t xml:space="preserve">Listing </w:t>
      </w:r>
      <w:r w:rsidR="00255983">
        <w:fldChar w:fldCharType="begin"/>
      </w:r>
      <w:r w:rsidR="00255983">
        <w:instrText xml:space="preserve"> SEQ Listing \* ARABIC </w:instrText>
      </w:r>
      <w:r w:rsidR="00255983">
        <w:fldChar w:fldCharType="separate"/>
      </w:r>
      <w:r w:rsidR="00794A97" w:rsidRPr="00D50D8A">
        <w:rPr>
          <w:noProof/>
        </w:rPr>
        <w:t>7</w:t>
      </w:r>
      <w:r w:rsidR="00255983">
        <w:rPr>
          <w:noProof/>
        </w:rPr>
        <w:fldChar w:fldCharType="end"/>
      </w:r>
      <w:r w:rsidRPr="00D50D8A">
        <w:t>: Compile instructions with eSpeak</w:t>
      </w:r>
      <w:bookmarkEnd w:id="439"/>
      <w:bookmarkEnd w:id="44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1" w:name="_Ref35520448"/>
      <w:bookmarkStart w:id="442" w:name="_Toc35939904"/>
      <w:r w:rsidRPr="00D50D8A">
        <w:t xml:space="preserve">Listing </w:t>
      </w:r>
      <w:r w:rsidR="00255983">
        <w:fldChar w:fldCharType="begin"/>
      </w:r>
      <w:r w:rsidR="00255983">
        <w:instrText xml:space="preserve"> SEQ Listing \* ARABIC </w:instrText>
      </w:r>
      <w:r w:rsidR="00255983">
        <w:fldChar w:fldCharType="separate"/>
      </w:r>
      <w:r w:rsidR="00794A97" w:rsidRPr="00D50D8A">
        <w:rPr>
          <w:noProof/>
        </w:rPr>
        <w:t>8</w:t>
      </w:r>
      <w:r w:rsidR="00255983">
        <w:rPr>
          <w:noProof/>
        </w:rPr>
        <w:fldChar w:fldCharType="end"/>
      </w:r>
      <w:r w:rsidRPr="00D50D8A">
        <w:t>: Gather bounding box coordinates</w:t>
      </w:r>
      <w:bookmarkEnd w:id="441"/>
      <w:bookmarkEnd w:id="44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3" w:name="_Ref35520539"/>
      <w:bookmarkStart w:id="444" w:name="_Toc35939905"/>
      <w:r w:rsidRPr="00202125">
        <w:t xml:space="preserve">Listing </w:t>
      </w:r>
      <w:r w:rsidR="00255983">
        <w:fldChar w:fldCharType="begin"/>
      </w:r>
      <w:r w:rsidR="00255983">
        <w:instrText xml:space="preserve"> SEQ Listing \* ARABIC </w:instrText>
      </w:r>
      <w:r w:rsidR="00255983">
        <w:fldChar w:fldCharType="separate"/>
      </w:r>
      <w:r w:rsidR="00794A97" w:rsidRPr="00202125">
        <w:rPr>
          <w:noProof/>
        </w:rPr>
        <w:t>9</w:t>
      </w:r>
      <w:r w:rsidR="00255983">
        <w:rPr>
          <w:noProof/>
        </w:rPr>
        <w:fldChar w:fldCharType="end"/>
      </w:r>
      <w:r w:rsidRPr="00202125">
        <w:t>: Location in user's path</w:t>
      </w:r>
      <w:bookmarkEnd w:id="443"/>
      <w:bookmarkEnd w:id="44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5" w:name="_Toc34725509"/>
      <w:bookmarkStart w:id="446" w:name="_Toc35099864"/>
      <w:bookmarkStart w:id="447" w:name="_Toc35170068"/>
      <w:bookmarkStart w:id="448" w:name="_Toc35521274"/>
      <w:bookmarkStart w:id="449" w:name="_Toc35609601"/>
      <w:bookmarkStart w:id="450" w:name="_Toc35871741"/>
      <w:bookmarkStart w:id="451" w:name="_Toc35939826"/>
      <w:r w:rsidRPr="00202125">
        <w:rPr>
          <w:sz w:val="22"/>
          <w:szCs w:val="22"/>
        </w:rPr>
        <w:t>4.4.4 Conclusion</w:t>
      </w:r>
      <w:bookmarkEnd w:id="445"/>
      <w:bookmarkEnd w:id="446"/>
      <w:bookmarkEnd w:id="447"/>
      <w:bookmarkEnd w:id="448"/>
      <w:bookmarkEnd w:id="449"/>
      <w:bookmarkEnd w:id="450"/>
      <w:bookmarkEnd w:id="451"/>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2" w:name="_Toc35939827"/>
      <w:r>
        <w:t xml:space="preserve">4.5. </w:t>
      </w:r>
      <w:r w:rsidR="007F3450">
        <w:t>Back-End</w:t>
      </w:r>
      <w:r w:rsidR="00C26BF7">
        <w:t xml:space="preserve"> Tier</w:t>
      </w:r>
      <w:bookmarkEnd w:id="452"/>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3" w:name="_Toc34725511"/>
      <w:bookmarkStart w:id="454" w:name="_Toc35099866"/>
      <w:bookmarkStart w:id="455" w:name="_Toc35170070"/>
      <w:bookmarkStart w:id="456" w:name="_Toc35521276"/>
      <w:bookmarkStart w:id="457" w:name="_Toc35609603"/>
      <w:bookmarkStart w:id="458" w:name="_Toc35871743"/>
      <w:bookmarkStart w:id="459"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3"/>
      <w:bookmarkEnd w:id="454"/>
      <w:bookmarkEnd w:id="455"/>
      <w:bookmarkEnd w:id="456"/>
      <w:bookmarkEnd w:id="457"/>
      <w:bookmarkEnd w:id="458"/>
      <w:bookmarkEnd w:id="459"/>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0" w:name="_Toc34725512"/>
      <w:bookmarkStart w:id="461" w:name="_Toc35099867"/>
      <w:bookmarkStart w:id="462" w:name="_Toc35170071"/>
      <w:bookmarkStart w:id="463" w:name="_Toc35521277"/>
      <w:bookmarkStart w:id="464" w:name="_Toc35609604"/>
      <w:bookmarkStart w:id="465" w:name="_Toc35871744"/>
      <w:bookmarkStart w:id="466"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0"/>
      <w:bookmarkEnd w:id="461"/>
      <w:bookmarkEnd w:id="462"/>
      <w:bookmarkEnd w:id="463"/>
      <w:bookmarkEnd w:id="464"/>
      <w:bookmarkEnd w:id="465"/>
      <w:bookmarkEnd w:id="466"/>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7" w:name="_Ref35520605"/>
      <w:bookmarkStart w:id="468" w:name="_Toc35939906"/>
      <w:r>
        <w:t xml:space="preserve">Listing </w:t>
      </w:r>
      <w:r w:rsidR="00255983">
        <w:fldChar w:fldCharType="begin"/>
      </w:r>
      <w:r w:rsidR="00255983">
        <w:instrText xml:space="preserve"> SEQ Listing \* ARABIC </w:instrText>
      </w:r>
      <w:r w:rsidR="00255983">
        <w:fldChar w:fldCharType="separate"/>
      </w:r>
      <w:r w:rsidR="00794A97">
        <w:rPr>
          <w:noProof/>
        </w:rPr>
        <w:t>10</w:t>
      </w:r>
      <w:r w:rsidR="00255983">
        <w:rPr>
          <w:noProof/>
        </w:rPr>
        <w:fldChar w:fldCharType="end"/>
      </w:r>
      <w:r>
        <w:t>: Raspberry Pi camera set up</w:t>
      </w:r>
      <w:bookmarkEnd w:id="467"/>
      <w:bookmarkEnd w:id="468"/>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69" w:name="_Toc34725513"/>
      <w:bookmarkStart w:id="470" w:name="_Toc35099868"/>
      <w:bookmarkStart w:id="471" w:name="_Toc35170072"/>
      <w:bookmarkStart w:id="472" w:name="_Toc35521278"/>
      <w:bookmarkStart w:id="473" w:name="_Toc35609605"/>
      <w:bookmarkStart w:id="474" w:name="_Toc35871745"/>
      <w:bookmarkStart w:id="475"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69"/>
      <w:bookmarkEnd w:id="470"/>
      <w:bookmarkEnd w:id="471"/>
      <w:bookmarkEnd w:id="472"/>
      <w:bookmarkEnd w:id="473"/>
      <w:bookmarkEnd w:id="474"/>
      <w:bookmarkEnd w:id="47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6" w:name="_Ref35520644"/>
      <w:bookmarkStart w:id="477" w:name="_Toc35939907"/>
      <w:r>
        <w:t xml:space="preserve">Listing </w:t>
      </w:r>
      <w:r w:rsidR="00255983">
        <w:fldChar w:fldCharType="begin"/>
      </w:r>
      <w:r w:rsidR="00255983">
        <w:instrText xml:space="preserve"> SEQ Listing \* ARABIC </w:instrText>
      </w:r>
      <w:r w:rsidR="00255983">
        <w:fldChar w:fldCharType="separate"/>
      </w:r>
      <w:r>
        <w:rPr>
          <w:noProof/>
        </w:rPr>
        <w:t>11</w:t>
      </w:r>
      <w:r w:rsidR="00255983">
        <w:rPr>
          <w:noProof/>
        </w:rPr>
        <w:fldChar w:fldCharType="end"/>
      </w:r>
      <w:r>
        <w:t>: Gather files required for model</w:t>
      </w:r>
      <w:bookmarkEnd w:id="476"/>
      <w:bookmarkEnd w:id="47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8" w:name="_Ref35520678"/>
      <w:bookmarkStart w:id="479" w:name="_Toc35939908"/>
      <w:r>
        <w:t xml:space="preserve">Listing </w:t>
      </w:r>
      <w:r w:rsidR="00255983">
        <w:fldChar w:fldCharType="begin"/>
      </w:r>
      <w:r w:rsidR="00255983">
        <w:instrText xml:space="preserve"> SEQ Listing \* ARABIC </w:instrText>
      </w:r>
      <w:r w:rsidR="00255983">
        <w:fldChar w:fldCharType="separate"/>
      </w:r>
      <w:r>
        <w:rPr>
          <w:noProof/>
        </w:rPr>
        <w:t>12</w:t>
      </w:r>
      <w:r w:rsidR="00255983">
        <w:rPr>
          <w:noProof/>
        </w:rPr>
        <w:fldChar w:fldCharType="end"/>
      </w:r>
      <w:r>
        <w:t>: Label map format</w:t>
      </w:r>
      <w:bookmarkEnd w:id="478"/>
      <w:bookmarkEnd w:id="47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0" w:name="_Ref35520712"/>
      <w:bookmarkStart w:id="481" w:name="_Toc35939909"/>
      <w:r>
        <w:t xml:space="preserve">Listing </w:t>
      </w:r>
      <w:r w:rsidR="00255983">
        <w:fldChar w:fldCharType="begin"/>
      </w:r>
      <w:r w:rsidR="00255983">
        <w:instrText xml:space="preserve"> SEQ Listing \* ARABIC </w:instrText>
      </w:r>
      <w:r w:rsidR="00255983">
        <w:fldChar w:fldCharType="separate"/>
      </w:r>
      <w:r>
        <w:rPr>
          <w:noProof/>
        </w:rPr>
        <w:t>13</w:t>
      </w:r>
      <w:r w:rsidR="00255983">
        <w:rPr>
          <w:noProof/>
        </w:rPr>
        <w:fldChar w:fldCharType="end"/>
      </w:r>
      <w:r>
        <w:t>: Configure the label map</w:t>
      </w:r>
      <w:bookmarkEnd w:id="480"/>
      <w:bookmarkEnd w:id="48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2" w:name="_Ref35520751"/>
      <w:bookmarkStart w:id="483" w:name="_Toc35939910"/>
      <w:r>
        <w:t xml:space="preserve">Listing </w:t>
      </w:r>
      <w:r w:rsidR="00255983">
        <w:fldChar w:fldCharType="begin"/>
      </w:r>
      <w:r w:rsidR="00255983">
        <w:instrText xml:space="preserve"> SEQ Listing \* ARABIC </w:instrText>
      </w:r>
      <w:r w:rsidR="00255983">
        <w:fldChar w:fldCharType="separate"/>
      </w:r>
      <w:r>
        <w:rPr>
          <w:noProof/>
        </w:rPr>
        <w:t>14</w:t>
      </w:r>
      <w:r w:rsidR="00255983">
        <w:rPr>
          <w:noProof/>
        </w:rPr>
        <w:fldChar w:fldCharType="end"/>
      </w:r>
      <w:r>
        <w:t>: Load the model</w:t>
      </w:r>
      <w:bookmarkEnd w:id="482"/>
      <w:bookmarkEnd w:id="48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4" w:name="_Ref35520819"/>
      <w:bookmarkStart w:id="485" w:name="_Toc35939911"/>
      <w:r>
        <w:t xml:space="preserve">Listing </w:t>
      </w:r>
      <w:r w:rsidR="00255983">
        <w:fldChar w:fldCharType="begin"/>
      </w:r>
      <w:r w:rsidR="00255983">
        <w:instrText xml:space="preserve"> SEQ Listi</w:instrText>
      </w:r>
      <w:r w:rsidR="00255983">
        <w:instrText xml:space="preserve">ng \* ARABIC </w:instrText>
      </w:r>
      <w:r w:rsidR="00255983">
        <w:fldChar w:fldCharType="separate"/>
      </w:r>
      <w:r>
        <w:rPr>
          <w:noProof/>
        </w:rPr>
        <w:t>15</w:t>
      </w:r>
      <w:r w:rsidR="00255983">
        <w:rPr>
          <w:noProof/>
        </w:rPr>
        <w:fldChar w:fldCharType="end"/>
      </w:r>
      <w:r>
        <w:t>: Retrieve results from model</w:t>
      </w:r>
      <w:bookmarkEnd w:id="484"/>
      <w:bookmarkEnd w:id="48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6" w:name="_Toc34725514"/>
      <w:bookmarkStart w:id="487" w:name="_Toc35099869"/>
      <w:bookmarkStart w:id="488" w:name="_Toc35170073"/>
      <w:bookmarkStart w:id="489" w:name="_Toc35521279"/>
      <w:bookmarkStart w:id="490" w:name="_Toc35609606"/>
      <w:bookmarkStart w:id="491" w:name="_Toc35871746"/>
      <w:bookmarkStart w:id="492"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6"/>
      <w:bookmarkEnd w:id="487"/>
      <w:bookmarkEnd w:id="488"/>
      <w:bookmarkEnd w:id="489"/>
      <w:bookmarkEnd w:id="490"/>
      <w:bookmarkEnd w:id="491"/>
      <w:bookmarkEnd w:id="49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3" w:name="_Toc35939832"/>
      <w:r>
        <w:t>4.6. Conclusions</w:t>
      </w:r>
      <w:bookmarkEnd w:id="49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4" w:name="_Toc35939833"/>
      <w:r>
        <w:lastRenderedPageBreak/>
        <w:t xml:space="preserve">5. </w:t>
      </w:r>
      <w:r w:rsidR="0091011C">
        <w:t>System Validation</w:t>
      </w:r>
      <w:bookmarkEnd w:id="494"/>
    </w:p>
    <w:p w14:paraId="0E4D7D7F" w14:textId="77777777" w:rsidR="009B697E" w:rsidRDefault="009B697E" w:rsidP="009B697E"/>
    <w:p w14:paraId="7F80409B" w14:textId="77777777" w:rsidR="00796FAA" w:rsidRDefault="009B697E" w:rsidP="00796FAA">
      <w:pPr>
        <w:pStyle w:val="Heading2"/>
      </w:pPr>
      <w:bookmarkStart w:id="495" w:name="_Toc35939834"/>
      <w:r>
        <w:t>5.1. Introduction</w:t>
      </w:r>
      <w:bookmarkEnd w:id="49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6" w:name="_Toc21975789"/>
      <w:bookmarkStart w:id="497" w:name="_Toc35939835"/>
      <w:r>
        <w:t>5.2. S</w:t>
      </w:r>
      <w:bookmarkEnd w:id="496"/>
      <w:r w:rsidR="002636E3">
        <w:t>oftware Evaluation</w:t>
      </w:r>
      <w:bookmarkEnd w:id="497"/>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8" w:name="_Toc35521284"/>
      <w:bookmarkStart w:id="499" w:name="_Toc35609611"/>
      <w:bookmarkStart w:id="500" w:name="_Toc35871751"/>
      <w:bookmarkStart w:id="501"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8"/>
      <w:bookmarkEnd w:id="499"/>
      <w:bookmarkEnd w:id="500"/>
      <w:bookmarkEnd w:id="501"/>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7"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2" w:name="_Ref35520886"/>
      <w:bookmarkStart w:id="503" w:name="_Toc35939912"/>
      <w:r>
        <w:t xml:space="preserve">Listing </w:t>
      </w:r>
      <w:r w:rsidR="00255983">
        <w:fldChar w:fldCharType="begin"/>
      </w:r>
      <w:r w:rsidR="00255983">
        <w:instrText xml:space="preserve"> SEQ Listing \* ARABIC </w:instrText>
      </w:r>
      <w:r w:rsidR="00255983">
        <w:fldChar w:fldCharType="separate"/>
      </w:r>
      <w:r>
        <w:rPr>
          <w:noProof/>
        </w:rPr>
        <w:t>16</w:t>
      </w:r>
      <w:r w:rsidR="00255983">
        <w:rPr>
          <w:noProof/>
        </w:rPr>
        <w:fldChar w:fldCharType="end"/>
      </w:r>
      <w:r>
        <w:t>: Unit test testcase example</w:t>
      </w:r>
      <w:bookmarkEnd w:id="502"/>
      <w:bookmarkEnd w:id="50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59"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4" w:name="_Ref35357590"/>
      <w:bookmarkStart w:id="505" w:name="_Toc36444957"/>
      <w:r>
        <w:t xml:space="preserve">Figure </w:t>
      </w:r>
      <w:r w:rsidR="00255983">
        <w:fldChar w:fldCharType="begin"/>
      </w:r>
      <w:r w:rsidR="00255983">
        <w:instrText xml:space="preserve"> SEQ Figure \* ARABIC </w:instrText>
      </w:r>
      <w:r w:rsidR="00255983">
        <w:fldChar w:fldCharType="separate"/>
      </w:r>
      <w:r w:rsidR="00C951E0">
        <w:rPr>
          <w:noProof/>
        </w:rPr>
        <w:t>35</w:t>
      </w:r>
      <w:r w:rsidR="00255983">
        <w:rPr>
          <w:noProof/>
        </w:rPr>
        <w:fldChar w:fldCharType="end"/>
      </w:r>
      <w:r>
        <w:t xml:space="preserve">: </w:t>
      </w:r>
      <w:r w:rsidR="00933B70" w:rsidRPr="00610FDE">
        <w:t>Exert of u</w:t>
      </w:r>
      <w:r w:rsidRPr="00610FDE">
        <w:t>nit test results</w:t>
      </w:r>
      <w:bookmarkEnd w:id="504"/>
      <w:bookmarkEnd w:id="505"/>
    </w:p>
    <w:p w14:paraId="0105A8F4" w14:textId="77777777" w:rsidR="008A246C" w:rsidRPr="008A246C" w:rsidRDefault="008A246C" w:rsidP="008A246C"/>
    <w:p w14:paraId="4BB73D78" w14:textId="444A0B7A" w:rsidR="007A7F1C" w:rsidRDefault="007A7F1C" w:rsidP="007A7F1C">
      <w:pPr>
        <w:pStyle w:val="Heading2"/>
      </w:pPr>
      <w:bookmarkStart w:id="506" w:name="_Toc21975790"/>
      <w:bookmarkStart w:id="507" w:name="_Toc35939837"/>
      <w:r>
        <w:t>5.3. S</w:t>
      </w:r>
      <w:r w:rsidR="002636E3">
        <w:t>pecific</w:t>
      </w:r>
      <w:r>
        <w:t xml:space="preserve"> Evaluation</w:t>
      </w:r>
      <w:bookmarkEnd w:id="506"/>
      <w:bookmarkEnd w:id="507"/>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8" w:name="_Toc35871753"/>
      <w:bookmarkStart w:id="509"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8"/>
      <w:bookmarkEnd w:id="509"/>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1"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0" w:name="_Ref36382095"/>
      <w:bookmarkStart w:id="511" w:name="_Toc36444958"/>
      <w:r>
        <w:t xml:space="preserve">Figure </w:t>
      </w:r>
      <w:r w:rsidR="00255983">
        <w:fldChar w:fldCharType="begin"/>
      </w:r>
      <w:r w:rsidR="00255983">
        <w:instrText xml:space="preserve"> SEQ Figure \* ARABIC </w:instrText>
      </w:r>
      <w:r w:rsidR="00255983">
        <w:fldChar w:fldCharType="separate"/>
      </w:r>
      <w:r>
        <w:rPr>
          <w:noProof/>
        </w:rPr>
        <w:t>36</w:t>
      </w:r>
      <w:r w:rsidR="00255983">
        <w:rPr>
          <w:noProof/>
        </w:rPr>
        <w:fldChar w:fldCharType="end"/>
      </w:r>
      <w:r>
        <w:t>: Schematic for first test carried out for general testing</w:t>
      </w:r>
      <w:bookmarkEnd w:id="510"/>
      <w:bookmarkEnd w:id="511"/>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2" w:name="_Ref35844661"/>
      <w:bookmarkStart w:id="513" w:name="_Ref35844676"/>
      <w:bookmarkStart w:id="514" w:name="_Ref35845113"/>
      <w:bookmarkStart w:id="515" w:name="_Toc35939917"/>
      <w:r>
        <w:t xml:space="preserve">Table </w:t>
      </w:r>
      <w:r w:rsidR="00255983">
        <w:fldChar w:fldCharType="begin"/>
      </w:r>
      <w:r w:rsidR="00255983">
        <w:instrText xml:space="preserve"> SEQ Table \* ARABIC </w:instrText>
      </w:r>
      <w:r w:rsidR="00255983">
        <w:fldChar w:fldCharType="separate"/>
      </w:r>
      <w:r w:rsidR="00AF7D9D">
        <w:rPr>
          <w:noProof/>
        </w:rPr>
        <w:t>5</w:t>
      </w:r>
      <w:r w:rsidR="00255983">
        <w:rPr>
          <w:noProof/>
        </w:rPr>
        <w:fldChar w:fldCharType="end"/>
      </w:r>
      <w:r>
        <w:t>: Results of General Evaluation</w:t>
      </w:r>
      <w:bookmarkEnd w:id="512"/>
      <w:bookmarkEnd w:id="513"/>
      <w:bookmarkEnd w:id="514"/>
      <w:bookmarkEnd w:id="515"/>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6" w:name="_Toc35871754"/>
      <w:bookmarkStart w:id="517"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6"/>
      <w:bookmarkEnd w:id="517"/>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8" w:name="_Ref35846654"/>
      <w:bookmarkStart w:id="519" w:name="_Toc35939918"/>
      <w:r>
        <w:t xml:space="preserve">Table </w:t>
      </w:r>
      <w:r w:rsidR="00255983">
        <w:fldChar w:fldCharType="begin"/>
      </w:r>
      <w:r w:rsidR="00255983">
        <w:instrText xml:space="preserve"> SEQ Table \* ARABIC </w:instrText>
      </w:r>
      <w:r w:rsidR="00255983">
        <w:fldChar w:fldCharType="separate"/>
      </w:r>
      <w:r>
        <w:rPr>
          <w:noProof/>
        </w:rPr>
        <w:t>6</w:t>
      </w:r>
      <w:r w:rsidR="00255983">
        <w:rPr>
          <w:noProof/>
        </w:rPr>
        <w:fldChar w:fldCharType="end"/>
      </w:r>
      <w:r>
        <w:t xml:space="preserve">: Results </w:t>
      </w:r>
      <w:r w:rsidR="005300F5">
        <w:t xml:space="preserve">test 5 </w:t>
      </w:r>
      <w:r>
        <w:t>from user testing conducted by developer</w:t>
      </w:r>
      <w:bookmarkEnd w:id="518"/>
      <w:bookmarkEnd w:id="519"/>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0" w:name="_Toc35871755"/>
      <w:bookmarkStart w:id="521"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0"/>
      <w:bookmarkEnd w:id="521"/>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2" w:name="_Ref35865534"/>
      <w:bookmarkStart w:id="523" w:name="_Toc36444959"/>
      <w:r>
        <w:t xml:space="preserve">Figure </w:t>
      </w:r>
      <w:r w:rsidR="00255983">
        <w:fldChar w:fldCharType="begin"/>
      </w:r>
      <w:r w:rsidR="00255983">
        <w:instrText xml:space="preserve"> SEQ Figure \* ARABIC </w:instrText>
      </w:r>
      <w:r w:rsidR="00255983">
        <w:fldChar w:fldCharType="separate"/>
      </w:r>
      <w:r w:rsidR="00C951E0">
        <w:rPr>
          <w:noProof/>
        </w:rPr>
        <w:t>37</w:t>
      </w:r>
      <w:r w:rsidR="00255983">
        <w:rPr>
          <w:noProof/>
        </w:rPr>
        <w:fldChar w:fldCharType="end"/>
      </w:r>
      <w:r>
        <w:t>: Question 1 of the questionnaire</w:t>
      </w:r>
      <w:bookmarkEnd w:id="522"/>
      <w:bookmarkEnd w:id="523"/>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4" w:name="_Ref35868167"/>
      <w:bookmarkStart w:id="525" w:name="_Toc36444960"/>
      <w:r>
        <w:t xml:space="preserve">Figure </w:t>
      </w:r>
      <w:r w:rsidR="00255983">
        <w:fldChar w:fldCharType="begin"/>
      </w:r>
      <w:r w:rsidR="00255983">
        <w:instrText xml:space="preserve"> SEQ Figure \* ARABIC </w:instrText>
      </w:r>
      <w:r w:rsidR="00255983">
        <w:fldChar w:fldCharType="separate"/>
      </w:r>
      <w:r w:rsidR="00C951E0">
        <w:rPr>
          <w:noProof/>
        </w:rPr>
        <w:t>38</w:t>
      </w:r>
      <w:r w:rsidR="00255983">
        <w:rPr>
          <w:noProof/>
        </w:rPr>
        <w:fldChar w:fldCharType="end"/>
      </w:r>
      <w:r>
        <w:t>: Question 2 of the questionnaire</w:t>
      </w:r>
      <w:bookmarkEnd w:id="524"/>
      <w:bookmarkEnd w:id="525"/>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6" w:name="_Ref35868362"/>
      <w:bookmarkStart w:id="527" w:name="_Toc36444961"/>
      <w:r>
        <w:t xml:space="preserve">Figure </w:t>
      </w:r>
      <w:r w:rsidR="00255983">
        <w:fldChar w:fldCharType="begin"/>
      </w:r>
      <w:r w:rsidR="00255983">
        <w:instrText xml:space="preserve"> SEQ Figure \* ARABIC </w:instrText>
      </w:r>
      <w:r w:rsidR="00255983">
        <w:fldChar w:fldCharType="separate"/>
      </w:r>
      <w:r w:rsidR="00C951E0">
        <w:rPr>
          <w:noProof/>
        </w:rPr>
        <w:t>39</w:t>
      </w:r>
      <w:r w:rsidR="00255983">
        <w:rPr>
          <w:noProof/>
        </w:rPr>
        <w:fldChar w:fldCharType="end"/>
      </w:r>
      <w:r>
        <w:t>: Question 3 of the questionnaire</w:t>
      </w:r>
      <w:bookmarkEnd w:id="526"/>
      <w:bookmarkEnd w:id="527"/>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28" w:name="_Ref35869194"/>
      <w:bookmarkStart w:id="529" w:name="_Toc36444962"/>
      <w:r>
        <w:t xml:space="preserve">Figure </w:t>
      </w:r>
      <w:r w:rsidR="00255983">
        <w:fldChar w:fldCharType="begin"/>
      </w:r>
      <w:r w:rsidR="00255983">
        <w:instrText xml:space="preserve"> SEQ Figure \* ARABIC </w:instrText>
      </w:r>
      <w:r w:rsidR="00255983">
        <w:fldChar w:fldCharType="separate"/>
      </w:r>
      <w:r w:rsidR="00C951E0">
        <w:rPr>
          <w:noProof/>
        </w:rPr>
        <w:t>40</w:t>
      </w:r>
      <w:r w:rsidR="00255983">
        <w:rPr>
          <w:noProof/>
        </w:rPr>
        <w:fldChar w:fldCharType="end"/>
      </w:r>
      <w:r>
        <w:t>: Question 4 of the questionnaire</w:t>
      </w:r>
      <w:bookmarkEnd w:id="528"/>
      <w:bookmarkEnd w:id="529"/>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0" w:name="_Ref35869207"/>
      <w:bookmarkStart w:id="531" w:name="_Toc36444963"/>
      <w:r>
        <w:t xml:space="preserve">Figure </w:t>
      </w:r>
      <w:r w:rsidR="00255983">
        <w:fldChar w:fldCharType="begin"/>
      </w:r>
      <w:r w:rsidR="00255983">
        <w:instrText xml:space="preserve"> SEQ Figure \* ARABIC </w:instrText>
      </w:r>
      <w:r w:rsidR="00255983">
        <w:fldChar w:fldCharType="separate"/>
      </w:r>
      <w:r w:rsidR="00C951E0">
        <w:rPr>
          <w:noProof/>
        </w:rPr>
        <w:t>41</w:t>
      </w:r>
      <w:r w:rsidR="00255983">
        <w:rPr>
          <w:noProof/>
        </w:rPr>
        <w:fldChar w:fldCharType="end"/>
      </w:r>
      <w:r>
        <w:t>: Question 5 of the questionnaire</w:t>
      </w:r>
      <w:bookmarkEnd w:id="530"/>
      <w:bookmarkEnd w:id="531"/>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2" w:name="_Toc25511408"/>
      <w:bookmarkStart w:id="533" w:name="_Ref35864695"/>
      <w:bookmarkStart w:id="534" w:name="_Toc35939919"/>
      <w:r>
        <w:t xml:space="preserve">Table </w:t>
      </w:r>
      <w:r w:rsidR="00255983">
        <w:fldChar w:fldCharType="begin"/>
      </w:r>
      <w:r w:rsidR="00255983">
        <w:instrText xml:space="preserve"> SEQ Table \* ARABIC </w:instrText>
      </w:r>
      <w:r w:rsidR="00255983">
        <w:fldChar w:fldCharType="separate"/>
      </w:r>
      <w:r w:rsidR="00AF7D9D">
        <w:rPr>
          <w:noProof/>
        </w:rPr>
        <w:t>7</w:t>
      </w:r>
      <w:r w:rsidR="00255983">
        <w:rPr>
          <w:noProof/>
        </w:rPr>
        <w:fldChar w:fldCharType="end"/>
      </w:r>
      <w:r>
        <w:t>: Table of test plan</w:t>
      </w:r>
      <w:bookmarkEnd w:id="532"/>
      <w:bookmarkEnd w:id="533"/>
      <w:bookmarkEnd w:id="534"/>
    </w:p>
    <w:p w14:paraId="482E0F22" w14:textId="77777777" w:rsidR="000C6523" w:rsidRDefault="000C6523" w:rsidP="000C6523"/>
    <w:p w14:paraId="44F98F77" w14:textId="4868EB3A" w:rsidR="009B697E" w:rsidRDefault="007A7F1C" w:rsidP="009B697E">
      <w:pPr>
        <w:pStyle w:val="Heading2"/>
      </w:pPr>
      <w:bookmarkStart w:id="535" w:name="_Toc35939841"/>
      <w:r>
        <w:t>5.</w:t>
      </w:r>
      <w:r w:rsidR="005E453B">
        <w:t>4</w:t>
      </w:r>
      <w:r w:rsidR="009B697E">
        <w:t>. Conclusions</w:t>
      </w:r>
      <w:bookmarkEnd w:id="535"/>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6" w:name="_Ref35517078"/>
      <w:bookmarkStart w:id="537" w:name="_Toc35939842"/>
      <w:r>
        <w:lastRenderedPageBreak/>
        <w:t xml:space="preserve">6. </w:t>
      </w:r>
      <w:r w:rsidR="0091011C">
        <w:t>Project Plan</w:t>
      </w:r>
      <w:bookmarkEnd w:id="536"/>
      <w:bookmarkEnd w:id="537"/>
    </w:p>
    <w:p w14:paraId="633CA34C" w14:textId="77777777" w:rsidR="009B697E" w:rsidRDefault="009B697E" w:rsidP="009B697E"/>
    <w:p w14:paraId="28517773" w14:textId="77777777" w:rsidR="009B697E" w:rsidRDefault="009B697E" w:rsidP="009B697E">
      <w:pPr>
        <w:pStyle w:val="Heading2"/>
      </w:pPr>
      <w:bookmarkStart w:id="538" w:name="_Toc35939843"/>
      <w:r>
        <w:t>6.1. Introduction</w:t>
      </w:r>
      <w:bookmarkEnd w:id="538"/>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39" w:name="_Toc35939844"/>
      <w:r>
        <w:t xml:space="preserve">6.2. </w:t>
      </w:r>
      <w:r w:rsidR="00EF4EA5">
        <w:t>Project Plan</w:t>
      </w:r>
      <w:bookmarkEnd w:id="539"/>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0" w:name="_Ref35763411"/>
      <w:bookmarkStart w:id="541" w:name="_Toc36444964"/>
      <w:r>
        <w:t xml:space="preserve">Figure </w:t>
      </w:r>
      <w:r w:rsidR="00255983">
        <w:fldChar w:fldCharType="begin"/>
      </w:r>
      <w:r w:rsidR="00255983">
        <w:instrText xml:space="preserve"> SEQ Figure \* ARABIC </w:instrText>
      </w:r>
      <w:r w:rsidR="00255983">
        <w:fldChar w:fldCharType="separate"/>
      </w:r>
      <w:r w:rsidR="00C951E0">
        <w:rPr>
          <w:noProof/>
        </w:rPr>
        <w:t>42</w:t>
      </w:r>
      <w:r w:rsidR="00255983">
        <w:rPr>
          <w:noProof/>
        </w:rPr>
        <w:fldChar w:fldCharType="end"/>
      </w:r>
      <w:r>
        <w:t xml:space="preserve">: Original </w:t>
      </w:r>
      <w:r w:rsidRPr="00D4021D">
        <w:t>Gantt chart</w:t>
      </w:r>
      <w:bookmarkEnd w:id="540"/>
      <w:bookmarkEnd w:id="541"/>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163E5020"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as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as mentioned previously in this report, and it also allowed for new decision</w:t>
      </w:r>
      <w:r w:rsidR="0043448D">
        <w:t>s</w:t>
      </w:r>
      <w:r w:rsidR="0056068A">
        <w:t xml:space="preserve"> and changes of plan when issues were encountered. </w:t>
      </w:r>
    </w:p>
    <w:p w14:paraId="6E270C43" w14:textId="6B0E645E" w:rsidR="00177341" w:rsidRDefault="00177341" w:rsidP="009C37AC">
      <w:pPr>
        <w:spacing w:line="360" w:lineRule="auto"/>
      </w:pPr>
    </w:p>
    <w:p w14:paraId="5A379DCB" w14:textId="0CD2E4C6"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8">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7098C5FD"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2" w:name="_Ref35764285"/>
      <w:bookmarkStart w:id="543" w:name="_Toc36444965"/>
      <w:r>
        <w:t xml:space="preserve">Figure </w:t>
      </w:r>
      <w:r w:rsidR="00255983">
        <w:fldChar w:fldCharType="begin"/>
      </w:r>
      <w:r w:rsidR="00255983">
        <w:instrText xml:space="preserve"> SEQ Figure \* ARABIC </w:instrText>
      </w:r>
      <w:r w:rsidR="00255983">
        <w:fldChar w:fldCharType="separate"/>
      </w:r>
      <w:r w:rsidR="00C951E0">
        <w:rPr>
          <w:noProof/>
        </w:rPr>
        <w:t>43</w:t>
      </w:r>
      <w:r w:rsidR="00255983">
        <w:rPr>
          <w:noProof/>
        </w:rPr>
        <w:fldChar w:fldCharType="end"/>
      </w:r>
      <w:r>
        <w:t xml:space="preserve">: </w:t>
      </w:r>
      <w:r w:rsidR="009C37AC">
        <w:t>Amended Gantt chart</w:t>
      </w:r>
      <w:bookmarkEnd w:id="542"/>
      <w:r w:rsidR="006F706D">
        <w:t xml:space="preserve"> (Blue is original plan, Orange is what actually happened)</w:t>
      </w:r>
      <w:bookmarkEnd w:id="543"/>
    </w:p>
    <w:p w14:paraId="2573E1F5" w14:textId="22AD48E5" w:rsidR="007B63DE" w:rsidRDefault="007B63DE" w:rsidP="009B697E">
      <w:pPr>
        <w:pStyle w:val="Heading2"/>
      </w:pPr>
    </w:p>
    <w:p w14:paraId="69B04C58" w14:textId="347061B4" w:rsidR="00536DA2" w:rsidRDefault="009B697E" w:rsidP="009B697E">
      <w:pPr>
        <w:pStyle w:val="Heading2"/>
      </w:pPr>
      <w:bookmarkStart w:id="544" w:name="_Toc35939845"/>
      <w:r>
        <w:t>6.3. Future Work</w:t>
      </w:r>
      <w:bookmarkEnd w:id="544"/>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5" w:name="_Toc35939846"/>
      <w:r>
        <w:lastRenderedPageBreak/>
        <w:t>7. Conclusion</w:t>
      </w:r>
      <w:bookmarkEnd w:id="545"/>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6" w:name="_Toc35939847"/>
      <w:r>
        <w:lastRenderedPageBreak/>
        <w:t>Bibliography</w:t>
      </w:r>
      <w:bookmarkEnd w:id="546"/>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9"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0"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1"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2"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3"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4"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5"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6"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7"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8"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9"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0"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1"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2"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3"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4"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5"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6"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7"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8"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9"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7" w:name="_Toc35939848"/>
      <w:r>
        <w:lastRenderedPageBreak/>
        <w:t>Appendix</w:t>
      </w:r>
      <w:bookmarkEnd w:id="547"/>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48" w:name="_Toc35099885"/>
      <w:bookmarkStart w:id="549" w:name="_Toc35170089"/>
      <w:bookmarkStart w:id="550" w:name="_Toc35521295"/>
      <w:bookmarkStart w:id="551" w:name="_Toc35609622"/>
      <w:bookmarkStart w:id="552" w:name="_Toc35871764"/>
      <w:bookmarkStart w:id="553" w:name="_Toc35939849"/>
      <w:r>
        <w:rPr>
          <w:rStyle w:val="IntenseEmphasis"/>
          <w:rFonts w:asciiTheme="minorHAnsi" w:eastAsiaTheme="minorEastAsia" w:hAnsiTheme="minorHAnsi" w:cstheme="minorBidi"/>
          <w:spacing w:val="15"/>
          <w:sz w:val="22"/>
          <w:szCs w:val="22"/>
        </w:rPr>
        <w:t>User Evaluation Questionnaire 1</w:t>
      </w:r>
      <w:bookmarkEnd w:id="548"/>
      <w:bookmarkEnd w:id="549"/>
      <w:bookmarkEnd w:id="550"/>
      <w:bookmarkEnd w:id="551"/>
      <w:bookmarkEnd w:id="552"/>
      <w:bookmarkEnd w:id="553"/>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4" w:name="_Toc35099888"/>
      <w:bookmarkStart w:id="555" w:name="_Toc35170092"/>
      <w:bookmarkStart w:id="556" w:name="_Toc35521296"/>
      <w:bookmarkStart w:id="557" w:name="_Toc35609623"/>
      <w:bookmarkStart w:id="558" w:name="_Toc35871765"/>
      <w:bookmarkStart w:id="559" w:name="_Toc35939850"/>
      <w:r>
        <w:rPr>
          <w:rStyle w:val="IntenseEmphasis"/>
          <w:rFonts w:asciiTheme="minorHAnsi" w:eastAsiaTheme="minorEastAsia" w:hAnsiTheme="minorHAnsi" w:cstheme="minorBidi"/>
          <w:spacing w:val="15"/>
          <w:sz w:val="22"/>
          <w:szCs w:val="22"/>
        </w:rPr>
        <w:lastRenderedPageBreak/>
        <w:t>User Evaluation Questionnaire 2</w:t>
      </w:r>
      <w:bookmarkEnd w:id="554"/>
      <w:bookmarkEnd w:id="555"/>
      <w:bookmarkEnd w:id="556"/>
      <w:bookmarkEnd w:id="557"/>
      <w:bookmarkEnd w:id="558"/>
      <w:bookmarkEnd w:id="559"/>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0" w:name="_Toc35099889"/>
      <w:bookmarkStart w:id="561" w:name="_Toc35170093"/>
      <w:bookmarkStart w:id="562" w:name="_Toc35521297"/>
      <w:bookmarkStart w:id="563" w:name="_Toc35609624"/>
      <w:bookmarkStart w:id="564" w:name="_Toc35871766"/>
      <w:bookmarkStart w:id="565" w:name="_Toc35939851"/>
      <w:r>
        <w:rPr>
          <w:rStyle w:val="IntenseEmphasis"/>
          <w:rFonts w:asciiTheme="minorHAnsi" w:eastAsiaTheme="minorEastAsia" w:hAnsiTheme="minorHAnsi" w:cstheme="minorBidi"/>
          <w:spacing w:val="15"/>
          <w:sz w:val="22"/>
          <w:szCs w:val="22"/>
        </w:rPr>
        <w:lastRenderedPageBreak/>
        <w:t>User Evaluation Questionnaire 3</w:t>
      </w:r>
      <w:bookmarkEnd w:id="560"/>
      <w:bookmarkEnd w:id="561"/>
      <w:bookmarkEnd w:id="562"/>
      <w:bookmarkEnd w:id="563"/>
      <w:bookmarkEnd w:id="564"/>
      <w:bookmarkEnd w:id="565"/>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6" w:name="_Toc35521298"/>
      <w:bookmarkStart w:id="567" w:name="_Toc35609625"/>
      <w:bookmarkStart w:id="568" w:name="_Toc35871767"/>
      <w:bookmarkStart w:id="569" w:name="_Toc35939852"/>
      <w:r>
        <w:rPr>
          <w:rStyle w:val="IntenseEmphasis"/>
          <w:rFonts w:asciiTheme="minorHAnsi" w:eastAsiaTheme="minorEastAsia" w:hAnsiTheme="minorHAnsi" w:cstheme="minorBidi"/>
          <w:spacing w:val="15"/>
          <w:sz w:val="22"/>
          <w:szCs w:val="22"/>
        </w:rPr>
        <w:lastRenderedPageBreak/>
        <w:t>User Evaluation Questionnaire 4</w:t>
      </w:r>
      <w:bookmarkEnd w:id="566"/>
      <w:bookmarkEnd w:id="567"/>
      <w:bookmarkEnd w:id="568"/>
      <w:bookmarkEnd w:id="569"/>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0" w:name="_Toc35521299"/>
      <w:bookmarkStart w:id="571" w:name="_Toc35609626"/>
      <w:bookmarkStart w:id="572" w:name="_Toc35871768"/>
      <w:bookmarkStart w:id="573" w:name="_Toc35939853"/>
      <w:r>
        <w:rPr>
          <w:rStyle w:val="IntenseEmphasis"/>
          <w:rFonts w:asciiTheme="minorHAnsi" w:eastAsiaTheme="minorEastAsia" w:hAnsiTheme="minorHAnsi" w:cstheme="minorBidi"/>
          <w:spacing w:val="15"/>
          <w:sz w:val="22"/>
          <w:szCs w:val="22"/>
        </w:rPr>
        <w:lastRenderedPageBreak/>
        <w:t>User Evaluation Questionnaire 5</w:t>
      </w:r>
      <w:bookmarkEnd w:id="570"/>
      <w:bookmarkEnd w:id="571"/>
      <w:bookmarkEnd w:id="572"/>
      <w:bookmarkEnd w:id="573"/>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4" w:name="_Toc35521300"/>
      <w:bookmarkStart w:id="575" w:name="_Toc35609627"/>
      <w:bookmarkStart w:id="576" w:name="_Toc35871769"/>
      <w:bookmarkStart w:id="577" w:name="_Toc35939854"/>
      <w:r>
        <w:rPr>
          <w:rStyle w:val="IntenseEmphasis"/>
          <w:rFonts w:asciiTheme="minorHAnsi" w:eastAsiaTheme="minorEastAsia" w:hAnsiTheme="minorHAnsi" w:cstheme="minorBidi"/>
          <w:spacing w:val="15"/>
          <w:sz w:val="22"/>
          <w:szCs w:val="22"/>
        </w:rPr>
        <w:lastRenderedPageBreak/>
        <w:t>User Evaluation Questionnaire 6</w:t>
      </w:r>
      <w:bookmarkEnd w:id="574"/>
      <w:bookmarkEnd w:id="575"/>
      <w:bookmarkEnd w:id="576"/>
      <w:bookmarkEnd w:id="577"/>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A7C76" w14:textId="77777777" w:rsidR="00255983" w:rsidRDefault="00255983">
      <w:pPr>
        <w:spacing w:after="0" w:line="240" w:lineRule="auto"/>
      </w:pPr>
      <w:r>
        <w:separator/>
      </w:r>
    </w:p>
  </w:endnote>
  <w:endnote w:type="continuationSeparator" w:id="0">
    <w:p w14:paraId="3875DDC7" w14:textId="77777777" w:rsidR="00255983" w:rsidRDefault="00255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115A9" w:rsidRDefault="007115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115A9" w:rsidRDefault="007115A9">
    <w:pPr>
      <w:pStyle w:val="Footer"/>
      <w:ind w:right="360"/>
      <w:jc w:val="right"/>
      <w:rPr>
        <w:rStyle w:val="PageNumber"/>
      </w:rPr>
    </w:pPr>
  </w:p>
  <w:p w14:paraId="5AC18905" w14:textId="77777777" w:rsidR="007115A9" w:rsidRDefault="007115A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A11F5E" w14:textId="77777777" w:rsidR="00255983" w:rsidRDefault="00255983">
      <w:pPr>
        <w:spacing w:after="0" w:line="240" w:lineRule="auto"/>
      </w:pPr>
      <w:r>
        <w:separator/>
      </w:r>
    </w:p>
  </w:footnote>
  <w:footnote w:type="continuationSeparator" w:id="0">
    <w:p w14:paraId="0E83A977" w14:textId="77777777" w:rsidR="00255983" w:rsidRDefault="002559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1FF1"/>
    <w:rsid w:val="00003880"/>
    <w:rsid w:val="00004D7F"/>
    <w:rsid w:val="00006A6B"/>
    <w:rsid w:val="0000714A"/>
    <w:rsid w:val="000118B6"/>
    <w:rsid w:val="000124E5"/>
    <w:rsid w:val="00012557"/>
    <w:rsid w:val="00013062"/>
    <w:rsid w:val="0001310C"/>
    <w:rsid w:val="000156DA"/>
    <w:rsid w:val="000162E1"/>
    <w:rsid w:val="0001645B"/>
    <w:rsid w:val="00016D4C"/>
    <w:rsid w:val="000172BA"/>
    <w:rsid w:val="00020113"/>
    <w:rsid w:val="000234F2"/>
    <w:rsid w:val="00025195"/>
    <w:rsid w:val="00030818"/>
    <w:rsid w:val="00033814"/>
    <w:rsid w:val="00033E80"/>
    <w:rsid w:val="00034B9C"/>
    <w:rsid w:val="00036440"/>
    <w:rsid w:val="00036F08"/>
    <w:rsid w:val="000419AB"/>
    <w:rsid w:val="000433F5"/>
    <w:rsid w:val="00043BC1"/>
    <w:rsid w:val="00043D62"/>
    <w:rsid w:val="00046948"/>
    <w:rsid w:val="00047019"/>
    <w:rsid w:val="00047CF1"/>
    <w:rsid w:val="00051088"/>
    <w:rsid w:val="00052C0B"/>
    <w:rsid w:val="000532C0"/>
    <w:rsid w:val="00053C15"/>
    <w:rsid w:val="000558B6"/>
    <w:rsid w:val="000566F8"/>
    <w:rsid w:val="000576D0"/>
    <w:rsid w:val="000634AA"/>
    <w:rsid w:val="0006611C"/>
    <w:rsid w:val="0006613A"/>
    <w:rsid w:val="0006689B"/>
    <w:rsid w:val="00070F0A"/>
    <w:rsid w:val="00074E4E"/>
    <w:rsid w:val="00075626"/>
    <w:rsid w:val="00076B46"/>
    <w:rsid w:val="0008091E"/>
    <w:rsid w:val="0008327D"/>
    <w:rsid w:val="00083A45"/>
    <w:rsid w:val="00083D84"/>
    <w:rsid w:val="000845A0"/>
    <w:rsid w:val="00086D45"/>
    <w:rsid w:val="000919A0"/>
    <w:rsid w:val="000919AF"/>
    <w:rsid w:val="000A0207"/>
    <w:rsid w:val="000A19F1"/>
    <w:rsid w:val="000A3204"/>
    <w:rsid w:val="000A6FA9"/>
    <w:rsid w:val="000B0B6E"/>
    <w:rsid w:val="000B4CAD"/>
    <w:rsid w:val="000B7A76"/>
    <w:rsid w:val="000C03D0"/>
    <w:rsid w:val="000C1FF5"/>
    <w:rsid w:val="000C34F5"/>
    <w:rsid w:val="000C4B01"/>
    <w:rsid w:val="000C5040"/>
    <w:rsid w:val="000C5827"/>
    <w:rsid w:val="000C6523"/>
    <w:rsid w:val="000C67B5"/>
    <w:rsid w:val="000C7041"/>
    <w:rsid w:val="000C7DA1"/>
    <w:rsid w:val="000D1D97"/>
    <w:rsid w:val="000D290F"/>
    <w:rsid w:val="000D424C"/>
    <w:rsid w:val="000D5070"/>
    <w:rsid w:val="000D6B8C"/>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204D2"/>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0DDC"/>
    <w:rsid w:val="00185D0B"/>
    <w:rsid w:val="0019583D"/>
    <w:rsid w:val="00195D93"/>
    <w:rsid w:val="00196222"/>
    <w:rsid w:val="001968CF"/>
    <w:rsid w:val="001A11DA"/>
    <w:rsid w:val="001A1B36"/>
    <w:rsid w:val="001A200F"/>
    <w:rsid w:val="001A43C9"/>
    <w:rsid w:val="001A5D42"/>
    <w:rsid w:val="001A6C01"/>
    <w:rsid w:val="001A733D"/>
    <w:rsid w:val="001B02DD"/>
    <w:rsid w:val="001B1260"/>
    <w:rsid w:val="001B185B"/>
    <w:rsid w:val="001B73DD"/>
    <w:rsid w:val="001C3327"/>
    <w:rsid w:val="001C3AA2"/>
    <w:rsid w:val="001C54B6"/>
    <w:rsid w:val="001D24F0"/>
    <w:rsid w:val="001E0EFA"/>
    <w:rsid w:val="001E1A04"/>
    <w:rsid w:val="001E378B"/>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67A4"/>
    <w:rsid w:val="00217477"/>
    <w:rsid w:val="002178CA"/>
    <w:rsid w:val="00217C1C"/>
    <w:rsid w:val="00222098"/>
    <w:rsid w:val="00225A2A"/>
    <w:rsid w:val="002303EE"/>
    <w:rsid w:val="00231A46"/>
    <w:rsid w:val="002320B7"/>
    <w:rsid w:val="002339DE"/>
    <w:rsid w:val="0023497F"/>
    <w:rsid w:val="00235EAC"/>
    <w:rsid w:val="0024268B"/>
    <w:rsid w:val="0024317D"/>
    <w:rsid w:val="002456A6"/>
    <w:rsid w:val="002478CC"/>
    <w:rsid w:val="00250F93"/>
    <w:rsid w:val="002518E5"/>
    <w:rsid w:val="0025198C"/>
    <w:rsid w:val="0025258D"/>
    <w:rsid w:val="00252668"/>
    <w:rsid w:val="00254A9E"/>
    <w:rsid w:val="002553D5"/>
    <w:rsid w:val="00255983"/>
    <w:rsid w:val="002562F7"/>
    <w:rsid w:val="00261A7F"/>
    <w:rsid w:val="002636E3"/>
    <w:rsid w:val="002671A1"/>
    <w:rsid w:val="00267BD1"/>
    <w:rsid w:val="00271802"/>
    <w:rsid w:val="00272AED"/>
    <w:rsid w:val="0027393C"/>
    <w:rsid w:val="00277978"/>
    <w:rsid w:val="00280C82"/>
    <w:rsid w:val="00282E57"/>
    <w:rsid w:val="002939E0"/>
    <w:rsid w:val="0029785C"/>
    <w:rsid w:val="002A0F5D"/>
    <w:rsid w:val="002A1B57"/>
    <w:rsid w:val="002A1FFD"/>
    <w:rsid w:val="002A2992"/>
    <w:rsid w:val="002A3FA6"/>
    <w:rsid w:val="002A7351"/>
    <w:rsid w:val="002B0912"/>
    <w:rsid w:val="002B0EAF"/>
    <w:rsid w:val="002B3205"/>
    <w:rsid w:val="002B3C74"/>
    <w:rsid w:val="002B6199"/>
    <w:rsid w:val="002B7AA4"/>
    <w:rsid w:val="002C0DA5"/>
    <w:rsid w:val="002C5659"/>
    <w:rsid w:val="002C5AA6"/>
    <w:rsid w:val="002D3606"/>
    <w:rsid w:val="002D37DD"/>
    <w:rsid w:val="002D49A3"/>
    <w:rsid w:val="002D75FF"/>
    <w:rsid w:val="002E487E"/>
    <w:rsid w:val="002E4B51"/>
    <w:rsid w:val="002E5CFF"/>
    <w:rsid w:val="002E6896"/>
    <w:rsid w:val="002F11BD"/>
    <w:rsid w:val="002F31C7"/>
    <w:rsid w:val="002F5374"/>
    <w:rsid w:val="0030143F"/>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01F"/>
    <w:rsid w:val="00355D7B"/>
    <w:rsid w:val="00356D34"/>
    <w:rsid w:val="00357A46"/>
    <w:rsid w:val="00357CC8"/>
    <w:rsid w:val="0036104F"/>
    <w:rsid w:val="0036123B"/>
    <w:rsid w:val="00363C62"/>
    <w:rsid w:val="00367779"/>
    <w:rsid w:val="00367D2C"/>
    <w:rsid w:val="00374074"/>
    <w:rsid w:val="00377D53"/>
    <w:rsid w:val="00380BCF"/>
    <w:rsid w:val="00386151"/>
    <w:rsid w:val="00386A9B"/>
    <w:rsid w:val="00386FF1"/>
    <w:rsid w:val="00391F28"/>
    <w:rsid w:val="003965F8"/>
    <w:rsid w:val="00396A29"/>
    <w:rsid w:val="00397353"/>
    <w:rsid w:val="00397566"/>
    <w:rsid w:val="003A097B"/>
    <w:rsid w:val="003A1E9D"/>
    <w:rsid w:val="003A66C1"/>
    <w:rsid w:val="003B0376"/>
    <w:rsid w:val="003B2F27"/>
    <w:rsid w:val="003B7C6A"/>
    <w:rsid w:val="003B7E78"/>
    <w:rsid w:val="003C146F"/>
    <w:rsid w:val="003C149C"/>
    <w:rsid w:val="003C6F49"/>
    <w:rsid w:val="003C7580"/>
    <w:rsid w:val="003D4C7C"/>
    <w:rsid w:val="003D562A"/>
    <w:rsid w:val="003D6AB8"/>
    <w:rsid w:val="003D6FE6"/>
    <w:rsid w:val="003E3E5E"/>
    <w:rsid w:val="003E58CF"/>
    <w:rsid w:val="003F01B6"/>
    <w:rsid w:val="003F0423"/>
    <w:rsid w:val="003F3F74"/>
    <w:rsid w:val="003F5E20"/>
    <w:rsid w:val="003F5EBF"/>
    <w:rsid w:val="003F6566"/>
    <w:rsid w:val="003F6A57"/>
    <w:rsid w:val="004000C4"/>
    <w:rsid w:val="0040123B"/>
    <w:rsid w:val="00404581"/>
    <w:rsid w:val="00404ACA"/>
    <w:rsid w:val="00412E39"/>
    <w:rsid w:val="004151B3"/>
    <w:rsid w:val="004154AA"/>
    <w:rsid w:val="004251B0"/>
    <w:rsid w:val="0042584C"/>
    <w:rsid w:val="00426041"/>
    <w:rsid w:val="004261DC"/>
    <w:rsid w:val="0042661F"/>
    <w:rsid w:val="00426DF8"/>
    <w:rsid w:val="00427061"/>
    <w:rsid w:val="00433034"/>
    <w:rsid w:val="0043390C"/>
    <w:rsid w:val="004339E2"/>
    <w:rsid w:val="0043448D"/>
    <w:rsid w:val="00435366"/>
    <w:rsid w:val="00436A97"/>
    <w:rsid w:val="00436ECA"/>
    <w:rsid w:val="004371A5"/>
    <w:rsid w:val="00440388"/>
    <w:rsid w:val="0044071B"/>
    <w:rsid w:val="0044169C"/>
    <w:rsid w:val="00443DDE"/>
    <w:rsid w:val="0044451A"/>
    <w:rsid w:val="00445C97"/>
    <w:rsid w:val="0044717F"/>
    <w:rsid w:val="00452013"/>
    <w:rsid w:val="004530C2"/>
    <w:rsid w:val="004538F7"/>
    <w:rsid w:val="00454A9E"/>
    <w:rsid w:val="004563B3"/>
    <w:rsid w:val="00457413"/>
    <w:rsid w:val="0046026A"/>
    <w:rsid w:val="0046329A"/>
    <w:rsid w:val="00465D5D"/>
    <w:rsid w:val="00472120"/>
    <w:rsid w:val="00476419"/>
    <w:rsid w:val="00486152"/>
    <w:rsid w:val="0049073E"/>
    <w:rsid w:val="00490D0D"/>
    <w:rsid w:val="0049516C"/>
    <w:rsid w:val="0049659B"/>
    <w:rsid w:val="004A0E6A"/>
    <w:rsid w:val="004A4F63"/>
    <w:rsid w:val="004A6FEE"/>
    <w:rsid w:val="004B327D"/>
    <w:rsid w:val="004B38F3"/>
    <w:rsid w:val="004B3DE9"/>
    <w:rsid w:val="004B4B29"/>
    <w:rsid w:val="004B6D89"/>
    <w:rsid w:val="004B7767"/>
    <w:rsid w:val="004C262F"/>
    <w:rsid w:val="004C362C"/>
    <w:rsid w:val="004C7A38"/>
    <w:rsid w:val="004D0145"/>
    <w:rsid w:val="004D0A94"/>
    <w:rsid w:val="004D4684"/>
    <w:rsid w:val="004D4B54"/>
    <w:rsid w:val="004D5037"/>
    <w:rsid w:val="004D6198"/>
    <w:rsid w:val="004D7BC2"/>
    <w:rsid w:val="004E21C3"/>
    <w:rsid w:val="004E7DCE"/>
    <w:rsid w:val="004F51F7"/>
    <w:rsid w:val="004F6853"/>
    <w:rsid w:val="0050270D"/>
    <w:rsid w:val="00503249"/>
    <w:rsid w:val="0050495D"/>
    <w:rsid w:val="005056C2"/>
    <w:rsid w:val="00505AA4"/>
    <w:rsid w:val="005061B8"/>
    <w:rsid w:val="005070DA"/>
    <w:rsid w:val="00507572"/>
    <w:rsid w:val="00507992"/>
    <w:rsid w:val="00511DCD"/>
    <w:rsid w:val="00513157"/>
    <w:rsid w:val="00513A05"/>
    <w:rsid w:val="00514950"/>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4CEC"/>
    <w:rsid w:val="00545E33"/>
    <w:rsid w:val="00546D17"/>
    <w:rsid w:val="00547393"/>
    <w:rsid w:val="00547621"/>
    <w:rsid w:val="005524B5"/>
    <w:rsid w:val="00553F53"/>
    <w:rsid w:val="00554961"/>
    <w:rsid w:val="0055539D"/>
    <w:rsid w:val="0056068A"/>
    <w:rsid w:val="00560F52"/>
    <w:rsid w:val="0056171D"/>
    <w:rsid w:val="00561EF4"/>
    <w:rsid w:val="00562B76"/>
    <w:rsid w:val="00564669"/>
    <w:rsid w:val="0056531D"/>
    <w:rsid w:val="00566539"/>
    <w:rsid w:val="00573FCF"/>
    <w:rsid w:val="005761B6"/>
    <w:rsid w:val="005772CD"/>
    <w:rsid w:val="005828B1"/>
    <w:rsid w:val="00585205"/>
    <w:rsid w:val="005856BD"/>
    <w:rsid w:val="00585D55"/>
    <w:rsid w:val="00590617"/>
    <w:rsid w:val="0059070F"/>
    <w:rsid w:val="00590C81"/>
    <w:rsid w:val="005920EF"/>
    <w:rsid w:val="005934B5"/>
    <w:rsid w:val="00595F38"/>
    <w:rsid w:val="00596638"/>
    <w:rsid w:val="005A2BE6"/>
    <w:rsid w:val="005A3096"/>
    <w:rsid w:val="005B0A69"/>
    <w:rsid w:val="005B0F19"/>
    <w:rsid w:val="005B1E0C"/>
    <w:rsid w:val="005C0838"/>
    <w:rsid w:val="005C3970"/>
    <w:rsid w:val="005C4478"/>
    <w:rsid w:val="005C5009"/>
    <w:rsid w:val="005C5A1B"/>
    <w:rsid w:val="005C73FF"/>
    <w:rsid w:val="005D0839"/>
    <w:rsid w:val="005D1795"/>
    <w:rsid w:val="005D23EB"/>
    <w:rsid w:val="005D2DAE"/>
    <w:rsid w:val="005D3383"/>
    <w:rsid w:val="005D3B2D"/>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C3C"/>
    <w:rsid w:val="005F45ED"/>
    <w:rsid w:val="005F76B3"/>
    <w:rsid w:val="0060160B"/>
    <w:rsid w:val="0060516C"/>
    <w:rsid w:val="00607439"/>
    <w:rsid w:val="0061082F"/>
    <w:rsid w:val="00610FDE"/>
    <w:rsid w:val="00611812"/>
    <w:rsid w:val="00612C9A"/>
    <w:rsid w:val="00614FCE"/>
    <w:rsid w:val="006156E2"/>
    <w:rsid w:val="00616DA7"/>
    <w:rsid w:val="00617B30"/>
    <w:rsid w:val="00621A89"/>
    <w:rsid w:val="00624512"/>
    <w:rsid w:val="006251AF"/>
    <w:rsid w:val="00625D9F"/>
    <w:rsid w:val="00626AD5"/>
    <w:rsid w:val="00627A24"/>
    <w:rsid w:val="00634551"/>
    <w:rsid w:val="006358CC"/>
    <w:rsid w:val="00637452"/>
    <w:rsid w:val="00637E34"/>
    <w:rsid w:val="00640292"/>
    <w:rsid w:val="006406D7"/>
    <w:rsid w:val="00641B8C"/>
    <w:rsid w:val="00642E52"/>
    <w:rsid w:val="00642FC1"/>
    <w:rsid w:val="00643AA5"/>
    <w:rsid w:val="0064403E"/>
    <w:rsid w:val="006458CD"/>
    <w:rsid w:val="00646C98"/>
    <w:rsid w:val="0064718D"/>
    <w:rsid w:val="00650C3C"/>
    <w:rsid w:val="00656207"/>
    <w:rsid w:val="00660C86"/>
    <w:rsid w:val="00661912"/>
    <w:rsid w:val="00665544"/>
    <w:rsid w:val="006678C1"/>
    <w:rsid w:val="00667FFE"/>
    <w:rsid w:val="00672DE5"/>
    <w:rsid w:val="0067348E"/>
    <w:rsid w:val="00673F98"/>
    <w:rsid w:val="00675293"/>
    <w:rsid w:val="006755F6"/>
    <w:rsid w:val="0067753D"/>
    <w:rsid w:val="006812C9"/>
    <w:rsid w:val="006936EC"/>
    <w:rsid w:val="0069390A"/>
    <w:rsid w:val="00696F2C"/>
    <w:rsid w:val="006A0E4C"/>
    <w:rsid w:val="006A1F93"/>
    <w:rsid w:val="006A3837"/>
    <w:rsid w:val="006A46F2"/>
    <w:rsid w:val="006A5AD2"/>
    <w:rsid w:val="006A5E15"/>
    <w:rsid w:val="006A63A7"/>
    <w:rsid w:val="006A6468"/>
    <w:rsid w:val="006B2B19"/>
    <w:rsid w:val="006B32DA"/>
    <w:rsid w:val="006B3AFC"/>
    <w:rsid w:val="006B3F50"/>
    <w:rsid w:val="006B3FAF"/>
    <w:rsid w:val="006B4DEC"/>
    <w:rsid w:val="006B522E"/>
    <w:rsid w:val="006B5455"/>
    <w:rsid w:val="006B7E7F"/>
    <w:rsid w:val="006C015E"/>
    <w:rsid w:val="006C055E"/>
    <w:rsid w:val="006C2B3A"/>
    <w:rsid w:val="006C2B83"/>
    <w:rsid w:val="006C719A"/>
    <w:rsid w:val="006D0A5D"/>
    <w:rsid w:val="006D3A78"/>
    <w:rsid w:val="006D702B"/>
    <w:rsid w:val="006E0290"/>
    <w:rsid w:val="006E0DFD"/>
    <w:rsid w:val="006E1809"/>
    <w:rsid w:val="006E2F4C"/>
    <w:rsid w:val="006E5217"/>
    <w:rsid w:val="006E7123"/>
    <w:rsid w:val="006E7DC4"/>
    <w:rsid w:val="006F068A"/>
    <w:rsid w:val="006F30ED"/>
    <w:rsid w:val="006F706D"/>
    <w:rsid w:val="007045C9"/>
    <w:rsid w:val="00705ECE"/>
    <w:rsid w:val="007064E1"/>
    <w:rsid w:val="007069FA"/>
    <w:rsid w:val="007115A9"/>
    <w:rsid w:val="0071189C"/>
    <w:rsid w:val="007129BF"/>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63A"/>
    <w:rsid w:val="00794A97"/>
    <w:rsid w:val="00795895"/>
    <w:rsid w:val="00796FAA"/>
    <w:rsid w:val="00797358"/>
    <w:rsid w:val="00797F47"/>
    <w:rsid w:val="007A04E3"/>
    <w:rsid w:val="007A1F86"/>
    <w:rsid w:val="007A6366"/>
    <w:rsid w:val="007A70A9"/>
    <w:rsid w:val="007A7F1C"/>
    <w:rsid w:val="007B01AD"/>
    <w:rsid w:val="007B0B0D"/>
    <w:rsid w:val="007B0DCE"/>
    <w:rsid w:val="007B1414"/>
    <w:rsid w:val="007B296C"/>
    <w:rsid w:val="007B31C9"/>
    <w:rsid w:val="007B46C5"/>
    <w:rsid w:val="007B63DE"/>
    <w:rsid w:val="007B67F1"/>
    <w:rsid w:val="007B715A"/>
    <w:rsid w:val="007C26E3"/>
    <w:rsid w:val="007C2F0A"/>
    <w:rsid w:val="007C6F02"/>
    <w:rsid w:val="007D01FF"/>
    <w:rsid w:val="007D18AE"/>
    <w:rsid w:val="007D34D3"/>
    <w:rsid w:val="007D46E4"/>
    <w:rsid w:val="007D7322"/>
    <w:rsid w:val="007D7A3B"/>
    <w:rsid w:val="007D7E99"/>
    <w:rsid w:val="007E29F0"/>
    <w:rsid w:val="007E3586"/>
    <w:rsid w:val="007E4915"/>
    <w:rsid w:val="007E5F96"/>
    <w:rsid w:val="007F0067"/>
    <w:rsid w:val="007F10D1"/>
    <w:rsid w:val="007F1A9D"/>
    <w:rsid w:val="007F3450"/>
    <w:rsid w:val="007F4915"/>
    <w:rsid w:val="007F4CED"/>
    <w:rsid w:val="007F5ACB"/>
    <w:rsid w:val="007F5D41"/>
    <w:rsid w:val="007F6504"/>
    <w:rsid w:val="007F7B62"/>
    <w:rsid w:val="00800946"/>
    <w:rsid w:val="00802F85"/>
    <w:rsid w:val="008032BD"/>
    <w:rsid w:val="00803635"/>
    <w:rsid w:val="00804330"/>
    <w:rsid w:val="00806CC7"/>
    <w:rsid w:val="00810B6D"/>
    <w:rsid w:val="0081200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4838"/>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C6511"/>
    <w:rsid w:val="008D35E5"/>
    <w:rsid w:val="008D4F36"/>
    <w:rsid w:val="008D580C"/>
    <w:rsid w:val="008D5B27"/>
    <w:rsid w:val="008D6808"/>
    <w:rsid w:val="008E609A"/>
    <w:rsid w:val="008E679E"/>
    <w:rsid w:val="008E6A33"/>
    <w:rsid w:val="008F2A18"/>
    <w:rsid w:val="008F391F"/>
    <w:rsid w:val="008F3F09"/>
    <w:rsid w:val="008F4345"/>
    <w:rsid w:val="008F7713"/>
    <w:rsid w:val="0090005E"/>
    <w:rsid w:val="0090419B"/>
    <w:rsid w:val="0090422F"/>
    <w:rsid w:val="00906C91"/>
    <w:rsid w:val="0091011C"/>
    <w:rsid w:val="009106DD"/>
    <w:rsid w:val="00915D8F"/>
    <w:rsid w:val="00916AA3"/>
    <w:rsid w:val="00917430"/>
    <w:rsid w:val="00921FF9"/>
    <w:rsid w:val="0092332F"/>
    <w:rsid w:val="00926748"/>
    <w:rsid w:val="00927CF5"/>
    <w:rsid w:val="00933B70"/>
    <w:rsid w:val="00934242"/>
    <w:rsid w:val="00935117"/>
    <w:rsid w:val="00942D86"/>
    <w:rsid w:val="00945AA8"/>
    <w:rsid w:val="00950349"/>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15AB"/>
    <w:rsid w:val="00982874"/>
    <w:rsid w:val="0098585C"/>
    <w:rsid w:val="00991AEA"/>
    <w:rsid w:val="00995878"/>
    <w:rsid w:val="00995E79"/>
    <w:rsid w:val="009A0430"/>
    <w:rsid w:val="009A4F3A"/>
    <w:rsid w:val="009B362C"/>
    <w:rsid w:val="009B4071"/>
    <w:rsid w:val="009B4DD4"/>
    <w:rsid w:val="009B514E"/>
    <w:rsid w:val="009B532D"/>
    <w:rsid w:val="009B697E"/>
    <w:rsid w:val="009B70C2"/>
    <w:rsid w:val="009C334E"/>
    <w:rsid w:val="009C3460"/>
    <w:rsid w:val="009C37AC"/>
    <w:rsid w:val="009C57F8"/>
    <w:rsid w:val="009C5D32"/>
    <w:rsid w:val="009C7646"/>
    <w:rsid w:val="009D2ABD"/>
    <w:rsid w:val="009D2B41"/>
    <w:rsid w:val="009D34B9"/>
    <w:rsid w:val="009D62C1"/>
    <w:rsid w:val="009D6C38"/>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2914"/>
    <w:rsid w:val="00A33C10"/>
    <w:rsid w:val="00A3643E"/>
    <w:rsid w:val="00A36FCF"/>
    <w:rsid w:val="00A4163A"/>
    <w:rsid w:val="00A42CB2"/>
    <w:rsid w:val="00A45114"/>
    <w:rsid w:val="00A45958"/>
    <w:rsid w:val="00A46BC9"/>
    <w:rsid w:val="00A4720B"/>
    <w:rsid w:val="00A509D1"/>
    <w:rsid w:val="00A51F4C"/>
    <w:rsid w:val="00A52F67"/>
    <w:rsid w:val="00A53B6D"/>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1CD9"/>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4C74"/>
    <w:rsid w:val="00B16851"/>
    <w:rsid w:val="00B2220E"/>
    <w:rsid w:val="00B22874"/>
    <w:rsid w:val="00B27A9D"/>
    <w:rsid w:val="00B33F74"/>
    <w:rsid w:val="00B3529F"/>
    <w:rsid w:val="00B357F9"/>
    <w:rsid w:val="00B35E1B"/>
    <w:rsid w:val="00B35FEE"/>
    <w:rsid w:val="00B37176"/>
    <w:rsid w:val="00B40A29"/>
    <w:rsid w:val="00B424FC"/>
    <w:rsid w:val="00B42FCE"/>
    <w:rsid w:val="00B447EF"/>
    <w:rsid w:val="00B44E39"/>
    <w:rsid w:val="00B471A4"/>
    <w:rsid w:val="00B47ECE"/>
    <w:rsid w:val="00B50FFF"/>
    <w:rsid w:val="00B51717"/>
    <w:rsid w:val="00B5199A"/>
    <w:rsid w:val="00B53D60"/>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85459"/>
    <w:rsid w:val="00B90AD6"/>
    <w:rsid w:val="00B910A9"/>
    <w:rsid w:val="00B917AD"/>
    <w:rsid w:val="00B91B2E"/>
    <w:rsid w:val="00B94723"/>
    <w:rsid w:val="00B948C5"/>
    <w:rsid w:val="00B966D9"/>
    <w:rsid w:val="00B977A7"/>
    <w:rsid w:val="00B97C63"/>
    <w:rsid w:val="00BA00E6"/>
    <w:rsid w:val="00BA04E9"/>
    <w:rsid w:val="00BA2D0A"/>
    <w:rsid w:val="00BA3551"/>
    <w:rsid w:val="00BB35E9"/>
    <w:rsid w:val="00BB51DF"/>
    <w:rsid w:val="00BB556E"/>
    <w:rsid w:val="00BB5A88"/>
    <w:rsid w:val="00BB6658"/>
    <w:rsid w:val="00BC277C"/>
    <w:rsid w:val="00BC46D5"/>
    <w:rsid w:val="00BC4854"/>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166A5"/>
    <w:rsid w:val="00C2029C"/>
    <w:rsid w:val="00C20C94"/>
    <w:rsid w:val="00C22F9A"/>
    <w:rsid w:val="00C232A9"/>
    <w:rsid w:val="00C2377C"/>
    <w:rsid w:val="00C25869"/>
    <w:rsid w:val="00C26460"/>
    <w:rsid w:val="00C2649B"/>
    <w:rsid w:val="00C26BF7"/>
    <w:rsid w:val="00C27366"/>
    <w:rsid w:val="00C31041"/>
    <w:rsid w:val="00C31281"/>
    <w:rsid w:val="00C31C14"/>
    <w:rsid w:val="00C32890"/>
    <w:rsid w:val="00C32A2C"/>
    <w:rsid w:val="00C34238"/>
    <w:rsid w:val="00C34B69"/>
    <w:rsid w:val="00C37F1F"/>
    <w:rsid w:val="00C41D28"/>
    <w:rsid w:val="00C4436C"/>
    <w:rsid w:val="00C457FA"/>
    <w:rsid w:val="00C47430"/>
    <w:rsid w:val="00C50164"/>
    <w:rsid w:val="00C5041E"/>
    <w:rsid w:val="00C506F4"/>
    <w:rsid w:val="00C51276"/>
    <w:rsid w:val="00C515CE"/>
    <w:rsid w:val="00C51858"/>
    <w:rsid w:val="00C51B4F"/>
    <w:rsid w:val="00C55851"/>
    <w:rsid w:val="00C56418"/>
    <w:rsid w:val="00C60CF7"/>
    <w:rsid w:val="00C60E7C"/>
    <w:rsid w:val="00C616C6"/>
    <w:rsid w:val="00C62F8F"/>
    <w:rsid w:val="00C63469"/>
    <w:rsid w:val="00C641BF"/>
    <w:rsid w:val="00C64374"/>
    <w:rsid w:val="00C64911"/>
    <w:rsid w:val="00C667B7"/>
    <w:rsid w:val="00C70984"/>
    <w:rsid w:val="00C72A0A"/>
    <w:rsid w:val="00C73C79"/>
    <w:rsid w:val="00C7469F"/>
    <w:rsid w:val="00C75509"/>
    <w:rsid w:val="00C8375C"/>
    <w:rsid w:val="00C8648C"/>
    <w:rsid w:val="00C86AAE"/>
    <w:rsid w:val="00C87A15"/>
    <w:rsid w:val="00C87D57"/>
    <w:rsid w:val="00C90D12"/>
    <w:rsid w:val="00C93834"/>
    <w:rsid w:val="00C938E4"/>
    <w:rsid w:val="00C951E0"/>
    <w:rsid w:val="00C95B85"/>
    <w:rsid w:val="00C96199"/>
    <w:rsid w:val="00CA01B3"/>
    <w:rsid w:val="00CA27CE"/>
    <w:rsid w:val="00CA33F0"/>
    <w:rsid w:val="00CA448B"/>
    <w:rsid w:val="00CB0253"/>
    <w:rsid w:val="00CB2689"/>
    <w:rsid w:val="00CB301C"/>
    <w:rsid w:val="00CB3642"/>
    <w:rsid w:val="00CB5E8D"/>
    <w:rsid w:val="00CB685D"/>
    <w:rsid w:val="00CC09F8"/>
    <w:rsid w:val="00CC136E"/>
    <w:rsid w:val="00CC196D"/>
    <w:rsid w:val="00CC2807"/>
    <w:rsid w:val="00CC29C9"/>
    <w:rsid w:val="00CC5F62"/>
    <w:rsid w:val="00CC644A"/>
    <w:rsid w:val="00CD1B76"/>
    <w:rsid w:val="00CD2197"/>
    <w:rsid w:val="00CD243C"/>
    <w:rsid w:val="00CD335D"/>
    <w:rsid w:val="00CD57D5"/>
    <w:rsid w:val="00CD587E"/>
    <w:rsid w:val="00CD5C85"/>
    <w:rsid w:val="00CE027B"/>
    <w:rsid w:val="00CE1C53"/>
    <w:rsid w:val="00CE2247"/>
    <w:rsid w:val="00CE36A9"/>
    <w:rsid w:val="00CE37D0"/>
    <w:rsid w:val="00CE46C6"/>
    <w:rsid w:val="00CE4C66"/>
    <w:rsid w:val="00CE5FEA"/>
    <w:rsid w:val="00CE676D"/>
    <w:rsid w:val="00CF0142"/>
    <w:rsid w:val="00D01599"/>
    <w:rsid w:val="00D01620"/>
    <w:rsid w:val="00D01819"/>
    <w:rsid w:val="00D02F5F"/>
    <w:rsid w:val="00D06408"/>
    <w:rsid w:val="00D068F3"/>
    <w:rsid w:val="00D06A67"/>
    <w:rsid w:val="00D07550"/>
    <w:rsid w:val="00D10594"/>
    <w:rsid w:val="00D1595A"/>
    <w:rsid w:val="00D23FC5"/>
    <w:rsid w:val="00D2444E"/>
    <w:rsid w:val="00D24D23"/>
    <w:rsid w:val="00D26812"/>
    <w:rsid w:val="00D2797A"/>
    <w:rsid w:val="00D31C46"/>
    <w:rsid w:val="00D32668"/>
    <w:rsid w:val="00D33196"/>
    <w:rsid w:val="00D33DB4"/>
    <w:rsid w:val="00D3482C"/>
    <w:rsid w:val="00D4021D"/>
    <w:rsid w:val="00D40D2B"/>
    <w:rsid w:val="00D4693E"/>
    <w:rsid w:val="00D504D8"/>
    <w:rsid w:val="00D50B71"/>
    <w:rsid w:val="00D50D8A"/>
    <w:rsid w:val="00D5632C"/>
    <w:rsid w:val="00D56A7C"/>
    <w:rsid w:val="00D66539"/>
    <w:rsid w:val="00D668EF"/>
    <w:rsid w:val="00D67A24"/>
    <w:rsid w:val="00D70CEC"/>
    <w:rsid w:val="00D71F59"/>
    <w:rsid w:val="00D742FF"/>
    <w:rsid w:val="00D74E67"/>
    <w:rsid w:val="00D76302"/>
    <w:rsid w:val="00D776CC"/>
    <w:rsid w:val="00D821B2"/>
    <w:rsid w:val="00D834C4"/>
    <w:rsid w:val="00D84763"/>
    <w:rsid w:val="00D86182"/>
    <w:rsid w:val="00D878C3"/>
    <w:rsid w:val="00D87A87"/>
    <w:rsid w:val="00D904F9"/>
    <w:rsid w:val="00D9100D"/>
    <w:rsid w:val="00D929CC"/>
    <w:rsid w:val="00D958B9"/>
    <w:rsid w:val="00DA1304"/>
    <w:rsid w:val="00DA4851"/>
    <w:rsid w:val="00DA5599"/>
    <w:rsid w:val="00DA65CB"/>
    <w:rsid w:val="00DA6F39"/>
    <w:rsid w:val="00DA75F0"/>
    <w:rsid w:val="00DB03DD"/>
    <w:rsid w:val="00DB1A44"/>
    <w:rsid w:val="00DB3999"/>
    <w:rsid w:val="00DB62C8"/>
    <w:rsid w:val="00DC25C2"/>
    <w:rsid w:val="00DC7521"/>
    <w:rsid w:val="00DD0EEB"/>
    <w:rsid w:val="00DD2C3F"/>
    <w:rsid w:val="00DD3727"/>
    <w:rsid w:val="00DD38CD"/>
    <w:rsid w:val="00DD3B7B"/>
    <w:rsid w:val="00DD5705"/>
    <w:rsid w:val="00DD7216"/>
    <w:rsid w:val="00DE028A"/>
    <w:rsid w:val="00DE0ABE"/>
    <w:rsid w:val="00DE19E1"/>
    <w:rsid w:val="00DE294E"/>
    <w:rsid w:val="00DE298F"/>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313B1"/>
    <w:rsid w:val="00E32837"/>
    <w:rsid w:val="00E352E0"/>
    <w:rsid w:val="00E367EB"/>
    <w:rsid w:val="00E40A83"/>
    <w:rsid w:val="00E45330"/>
    <w:rsid w:val="00E46875"/>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0C62"/>
    <w:rsid w:val="00E92182"/>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468B"/>
    <w:rsid w:val="00F15AE1"/>
    <w:rsid w:val="00F16A8D"/>
    <w:rsid w:val="00F172B2"/>
    <w:rsid w:val="00F1749F"/>
    <w:rsid w:val="00F20449"/>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290"/>
    <w:rsid w:val="00F63CCB"/>
    <w:rsid w:val="00F65553"/>
    <w:rsid w:val="00F73902"/>
    <w:rsid w:val="00F73B27"/>
    <w:rsid w:val="00F75F34"/>
    <w:rsid w:val="00F80843"/>
    <w:rsid w:val="00F82170"/>
    <w:rsid w:val="00F82403"/>
    <w:rsid w:val="00F82AAD"/>
    <w:rsid w:val="00F84F2A"/>
    <w:rsid w:val="00F8506E"/>
    <w:rsid w:val="00F857D9"/>
    <w:rsid w:val="00F85976"/>
    <w:rsid w:val="00F91AEC"/>
    <w:rsid w:val="00F91C47"/>
    <w:rsid w:val="00F92FAE"/>
    <w:rsid w:val="00F93941"/>
    <w:rsid w:val="00F93F2F"/>
    <w:rsid w:val="00F96EE9"/>
    <w:rsid w:val="00F97301"/>
    <w:rsid w:val="00FA0DA3"/>
    <w:rsid w:val="00FA2D8C"/>
    <w:rsid w:val="00FA3619"/>
    <w:rsid w:val="00FB0731"/>
    <w:rsid w:val="00FB10D6"/>
    <w:rsid w:val="00FB11A9"/>
    <w:rsid w:val="00FB1C77"/>
    <w:rsid w:val="00FB400B"/>
    <w:rsid w:val="00FB58AE"/>
    <w:rsid w:val="00FB73A3"/>
    <w:rsid w:val="00FC40E0"/>
    <w:rsid w:val="00FC53BD"/>
    <w:rsid w:val="00FC64F7"/>
    <w:rsid w:val="00FD0645"/>
    <w:rsid w:val="00FD4DBB"/>
    <w:rsid w:val="00FD7BD6"/>
    <w:rsid w:val="00FE116A"/>
    <w:rsid w:val="00FE3F9D"/>
    <w:rsid w:val="00FE454B"/>
    <w:rsid w:val="00FF1476"/>
    <w:rsid w:val="00FF58BB"/>
    <w:rsid w:val="00FF5D23"/>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thepihut.com/blogs/raspberry-pi-tutorials/hc-sr04-ultrasonic-range-sensor-on-the-raspberry-pi" TargetMode="External"/><Relationship Id="rId89" Type="http://schemas.openxmlformats.org/officeDocument/2006/relationships/hyperlink" Target="http://espeak.sourceforge.net/" TargetMode="External"/><Relationship Id="rId7" Type="http://schemas.openxmlformats.org/officeDocument/2006/relationships/endnotes" Target="endnotes.xml"/><Relationship Id="rId71" Type="http://schemas.openxmlformats.org/officeDocument/2006/relationships/hyperlink" Target="https://github.com/matterport/Mask_RCN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hyperlink" Target="https://engineering.matterport.com/splash-of-color-instance-segmentation-with-mask-r-cnn-and-tensorflow-7c761e238b46" TargetMode="External"/><Relationship Id="rId79" Type="http://schemas.openxmlformats.org/officeDocument/2006/relationships/hyperlink" Target="https://blog.eduonix.com/artificial-intelligence/understanding-computer-vision-techniques/" TargetMode="External"/><Relationship Id="rId87" Type="http://schemas.openxmlformats.org/officeDocument/2006/relationships/hyperlink" Target="https://www.techjini.com/blog/calculate-the-distance-to-object-from-camera/"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hyperlink" Target="https://www.analyticsvidhya.com/blog/2018/10/a-step-by-step-introduction-to-the-basic-object-detection-algorithms-part-1/"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hyperlink" Target="https://uk.mathworks.com/discovery/object-detection.html" TargetMode="External"/><Relationship Id="rId77" Type="http://schemas.openxmlformats.org/officeDocument/2006/relationships/hyperlink" Target="https://machinelearningmastery.com/what-is-computer-vision/" TargetMode="External"/><Relationship Id="rId100"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towardsdatascience.com/light-on-math-machine-learning-intuitive-guide-to-convolution-neural-networks-e3f054dd5daa" TargetMode="External"/><Relationship Id="rId80" Type="http://schemas.openxmlformats.org/officeDocument/2006/relationships/hyperlink" Target="https://www.sam-solutions.com/blog/image-recognition-which-programming-language-to-choose/" TargetMode="External"/><Relationship Id="rId85" Type="http://schemas.openxmlformats.org/officeDocument/2006/relationships/hyperlink" Target="https://randomnerdtutorials.com/complete-guide-for-ultrasonic-sensor-hc-sr04/" TargetMode="External"/><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github.com/jennifernolan/FYP-Development-Navigation-Assistant/blob/master/Final_Dissertation_Code/Unit_Tests/UnitTest.xlsx" TargetMode="External"/><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0.png"/><Relationship Id="rId70" Type="http://schemas.openxmlformats.org/officeDocument/2006/relationships/hyperlink" Target="https://www.analyticsvidhya.com/blog/2019/07/computer-vision-implementing-mask-r-cnn-image-segmentation/" TargetMode="External"/><Relationship Id="rId75" Type="http://schemas.openxmlformats.org/officeDocument/2006/relationships/hyperlink" Target="https://www.ncbi.nlm.nih.gov/pubmed/24266810" TargetMode="External"/><Relationship Id="rId83" Type="http://schemas.openxmlformats.org/officeDocument/2006/relationships/hyperlink" Target="https://machinethink.net/blog/mobilenet-v2/" TargetMode="External"/><Relationship Id="rId88" Type="http://schemas.openxmlformats.org/officeDocument/2006/relationships/hyperlink" Target="https://thepihut.com/blogs/raspberry-pi-tutorials/hc-sr04-ultrasonic-range-sensor-on-the-raspberry-pi" TargetMode="External"/><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github.com/jennifernolan/FYP-Development-Navigation-Assistant/tree/master/Final_Dissertation_Code/Unit_Tests"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s://www.analyticsvidhya.com/blog/2018/11/implementation-faster-r-cnn-python-object-detection/" TargetMode="External"/><Relationship Id="rId78" Type="http://schemas.openxmlformats.org/officeDocument/2006/relationships/hyperlink" Target="https://heartbeat.fritz.ai/the-5-computer-vision-techniques-that-will-change-how-you-see-the-world-1ee19334354b" TargetMode="External"/><Relationship Id="rId81" Type="http://schemas.openxmlformats.org/officeDocument/2006/relationships/hyperlink" Target="https://www.doc.ic.ac.uk/~jce317/introduction-cnns.html" TargetMode="External"/><Relationship Id="rId86" Type="http://schemas.openxmlformats.org/officeDocument/2006/relationships/hyperlink" Target="https://www.pyimagesearch.com/2015/01/19/find-distance-camera-objectmarker-using-python-opencv/" TargetMode="External"/><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techopedia.com/definition/32309/computer-vision" TargetMode="External"/><Relationship Id="rId9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34955-101A-410F-81CC-DEC9DA18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6</TotalTime>
  <Pages>116</Pages>
  <Words>28207</Words>
  <Characters>160780</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1042</cp:revision>
  <dcterms:created xsi:type="dcterms:W3CDTF">2019-10-08T19:24:00Z</dcterms:created>
  <dcterms:modified xsi:type="dcterms:W3CDTF">2020-03-30T13:06:00Z</dcterms:modified>
</cp:coreProperties>
</file>